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B8B779" w14:textId="77777777" w:rsidR="00572C85" w:rsidRPr="007E6007" w:rsidRDefault="00572C85" w:rsidP="00572C85">
      <w:pPr>
        <w:spacing w:line="480" w:lineRule="auto"/>
      </w:pPr>
      <w:bookmarkStart w:id="0" w:name="_Toc155947681"/>
      <w:r w:rsidRPr="007E6007">
        <w:rPr>
          <w:b/>
          <w:bCs/>
        </w:rPr>
        <w:t xml:space="preserve">Title: </w:t>
      </w:r>
      <w:r w:rsidRPr="007E6007">
        <w:t>Development of an Ultrasound Imaging Atlas (AUTUSI atlas) for Grading Osteoarthritis in the First Metatarsophalangeal Joint</w:t>
      </w:r>
    </w:p>
    <w:p w14:paraId="09637992" w14:textId="77777777" w:rsidR="00572C85" w:rsidRPr="007E6007" w:rsidRDefault="00572C85" w:rsidP="00572C85">
      <w:pPr>
        <w:spacing w:line="480" w:lineRule="auto"/>
      </w:pPr>
    </w:p>
    <w:p w14:paraId="483B9CFF"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Prue Molyneux</w:t>
      </w:r>
      <w:r w:rsidRPr="007E6007">
        <w:rPr>
          <w:rFonts w:eastAsia="Calibri" w:cs="Arial"/>
          <w:kern w:val="0"/>
          <w:vertAlign w:val="superscript"/>
          <w14:ligatures w14:val="none"/>
        </w:rPr>
        <w:t>1,2</w:t>
      </w:r>
    </w:p>
    <w:p w14:paraId="3202BD00"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Catherine Bowen</w:t>
      </w:r>
      <w:r w:rsidRPr="007E6007">
        <w:rPr>
          <w:rFonts w:eastAsia="Calibri" w:cs="Arial"/>
          <w:kern w:val="0"/>
          <w:vertAlign w:val="superscript"/>
          <w14:ligatures w14:val="none"/>
        </w:rPr>
        <w:t>3,4</w:t>
      </w:r>
    </w:p>
    <w:p w14:paraId="2E198517"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Richard Ellis</w:t>
      </w:r>
      <w:r w:rsidRPr="007E6007">
        <w:rPr>
          <w:rFonts w:eastAsia="Calibri" w:cs="Arial"/>
          <w:kern w:val="0"/>
          <w:vertAlign w:val="superscript"/>
          <w14:ligatures w14:val="none"/>
        </w:rPr>
        <w:t>1,2</w:t>
      </w:r>
    </w:p>
    <w:p w14:paraId="24137FE6"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Keith Rome</w:t>
      </w:r>
      <w:r w:rsidRPr="007E6007">
        <w:rPr>
          <w:rFonts w:eastAsia="Calibri" w:cs="Arial"/>
          <w:kern w:val="0"/>
          <w:vertAlign w:val="superscript"/>
          <w14:ligatures w14:val="none"/>
        </w:rPr>
        <w:t>1</w:t>
      </w:r>
    </w:p>
    <w:p w14:paraId="1B1E6B68"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Kate Fitzgerald</w:t>
      </w:r>
      <w:r w:rsidRPr="007E6007">
        <w:rPr>
          <w:rFonts w:eastAsia="Calibri" w:cs="Arial"/>
          <w:kern w:val="0"/>
          <w:vertAlign w:val="superscript"/>
          <w14:ligatures w14:val="none"/>
        </w:rPr>
        <w:t>5</w:t>
      </w:r>
    </w:p>
    <w:p w14:paraId="790B27E1"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Phillip Clark</w:t>
      </w:r>
      <w:r w:rsidRPr="007E6007">
        <w:rPr>
          <w:rFonts w:eastAsia="Calibri" w:cs="Arial"/>
          <w:kern w:val="0"/>
          <w:vertAlign w:val="superscript"/>
          <w14:ligatures w14:val="none"/>
        </w:rPr>
        <w:t>5</w:t>
      </w:r>
    </w:p>
    <w:p w14:paraId="3C05DE4C" w14:textId="77777777" w:rsidR="00572C85" w:rsidRPr="007E6007" w:rsidRDefault="00572C85" w:rsidP="00572C85">
      <w:pPr>
        <w:spacing w:line="480" w:lineRule="auto"/>
        <w:rPr>
          <w:rFonts w:eastAsia="Calibri" w:cs="Arial"/>
          <w:kern w:val="0"/>
          <w14:ligatures w14:val="none"/>
        </w:rPr>
      </w:pPr>
      <w:bookmarkStart w:id="1" w:name="_Hlk157004756"/>
      <w:r w:rsidRPr="007E6007">
        <w:rPr>
          <w:rFonts w:eastAsia="Calibri" w:cs="Arial"/>
          <w:kern w:val="0"/>
          <w14:ligatures w14:val="none"/>
        </w:rPr>
        <w:t>Jackie L. Whittaker</w:t>
      </w:r>
      <w:bookmarkEnd w:id="1"/>
      <w:r w:rsidRPr="007E6007">
        <w:rPr>
          <w:rFonts w:eastAsia="Calibri" w:cs="Arial"/>
          <w:kern w:val="0"/>
          <w:vertAlign w:val="superscript"/>
          <w14:ligatures w14:val="none"/>
        </w:rPr>
        <w:t>6,7</w:t>
      </w:r>
    </w:p>
    <w:p w14:paraId="482DD151" w14:textId="77777777"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Charlotte Dando</w:t>
      </w:r>
      <w:r w:rsidRPr="007E6007">
        <w:rPr>
          <w:rFonts w:eastAsia="Calibri" w:cs="Arial"/>
          <w:kern w:val="0"/>
          <w:vertAlign w:val="superscript"/>
          <w14:ligatures w14:val="none"/>
        </w:rPr>
        <w:t>3</w:t>
      </w:r>
    </w:p>
    <w:p w14:paraId="20C3E3C0" w14:textId="77777777"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Richard Gee</w:t>
      </w:r>
    </w:p>
    <w:p w14:paraId="1604EFA1" w14:textId="77777777"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Matthew Carroll</w:t>
      </w:r>
      <w:r w:rsidRPr="007E6007">
        <w:rPr>
          <w:rFonts w:eastAsia="Calibri" w:cs="Arial"/>
          <w:kern w:val="0"/>
          <w:vertAlign w:val="superscript"/>
          <w14:ligatures w14:val="none"/>
        </w:rPr>
        <w:t>1,2</w:t>
      </w:r>
    </w:p>
    <w:p w14:paraId="5669B3C7" w14:textId="77777777" w:rsidR="00572C85" w:rsidRPr="007E6007" w:rsidRDefault="00572C85" w:rsidP="00572C85">
      <w:pPr>
        <w:spacing w:line="480" w:lineRule="auto"/>
        <w:rPr>
          <w:rFonts w:eastAsia="Calibri" w:cs="Arial"/>
          <w:kern w:val="0"/>
          <w:vertAlign w:val="superscript"/>
          <w14:ligatures w14:val="none"/>
        </w:rPr>
      </w:pPr>
    </w:p>
    <w:p w14:paraId="3022AD4A" w14:textId="77777777" w:rsidR="00572C85" w:rsidRPr="007E6007" w:rsidRDefault="00572C85" w:rsidP="00572C85">
      <w:pPr>
        <w:numPr>
          <w:ilvl w:val="0"/>
          <w:numId w:val="8"/>
        </w:numPr>
        <w:spacing w:line="480" w:lineRule="auto"/>
        <w:contextualSpacing/>
        <w:rPr>
          <w:rFonts w:eastAsia="Calibri" w:cs="Arial"/>
          <w:kern w:val="0"/>
          <w14:ligatures w14:val="none"/>
        </w:rPr>
      </w:pPr>
      <w:r w:rsidRPr="007E6007">
        <w:rPr>
          <w:rFonts w:eastAsia="Calibri" w:cs="Arial"/>
          <w:kern w:val="0"/>
          <w14:ligatures w14:val="none"/>
        </w:rPr>
        <w:t>School of Clinical Sciences, Auckland University of Technology, Auckland, NZ</w:t>
      </w:r>
    </w:p>
    <w:p w14:paraId="3D5EBB1C" w14:textId="77777777" w:rsidR="00572C85" w:rsidRPr="007E6007" w:rsidRDefault="00572C85" w:rsidP="00572C85">
      <w:pPr>
        <w:numPr>
          <w:ilvl w:val="0"/>
          <w:numId w:val="8"/>
        </w:numPr>
        <w:spacing w:line="480" w:lineRule="auto"/>
        <w:contextualSpacing/>
        <w:rPr>
          <w:rFonts w:eastAsia="Calibri" w:cs="Arial"/>
          <w:kern w:val="0"/>
          <w14:ligatures w14:val="none"/>
        </w:rPr>
      </w:pPr>
      <w:r w:rsidRPr="007E6007">
        <w:rPr>
          <w:rFonts w:eastAsia="Calibri" w:cs="Arial"/>
          <w:kern w:val="0"/>
          <w14:ligatures w14:val="none"/>
        </w:rPr>
        <w:t>Active Living and Rehabilitation: Aotearoa New Zealand, Health and Rehabilitation Research Institute, School of Clinical Sciences, Auckland University of Technology, NZ</w:t>
      </w:r>
    </w:p>
    <w:p w14:paraId="763D0918" w14:textId="77777777" w:rsidR="00572C85" w:rsidRPr="007E6007" w:rsidRDefault="00572C85" w:rsidP="00572C85">
      <w:pPr>
        <w:numPr>
          <w:ilvl w:val="0"/>
          <w:numId w:val="8"/>
        </w:numPr>
        <w:spacing w:line="480" w:lineRule="auto"/>
        <w:rPr>
          <w:rFonts w:eastAsia="Calibri" w:cs="Arial"/>
          <w:kern w:val="0"/>
          <w:lang w:val="en-GB"/>
          <w14:ligatures w14:val="none"/>
        </w:rPr>
      </w:pPr>
      <w:r w:rsidRPr="007E6007">
        <w:rPr>
          <w:rFonts w:eastAsia="Calibri" w:cs="Arial"/>
          <w:kern w:val="0"/>
          <w:lang w:val="en-GB"/>
          <w14:ligatures w14:val="none"/>
        </w:rPr>
        <w:t>School of Health Sciences, Faculty of Environmental and Life Sciences, University of Southampton, UK</w:t>
      </w:r>
    </w:p>
    <w:p w14:paraId="1E92DB73" w14:textId="77777777" w:rsidR="00572C85" w:rsidRPr="007E6007" w:rsidRDefault="00572C85" w:rsidP="00572C85">
      <w:pPr>
        <w:numPr>
          <w:ilvl w:val="0"/>
          <w:numId w:val="8"/>
        </w:numPr>
        <w:spacing w:line="480" w:lineRule="auto"/>
        <w:rPr>
          <w:rFonts w:eastAsia="Calibri" w:cs="Arial"/>
          <w:kern w:val="0"/>
          <w:lang w:val="en-GB"/>
          <w14:ligatures w14:val="none"/>
        </w:rPr>
      </w:pPr>
      <w:r w:rsidRPr="007E6007">
        <w:rPr>
          <w:rFonts w:eastAsia="Calibri" w:cs="Arial"/>
          <w:kern w:val="0"/>
          <w14:ligatures w14:val="none"/>
        </w:rPr>
        <w:t>Centre for Sport, Exercise and Osteoarthritis Versus Arthritis, University of Southampton, Southampton, UK</w:t>
      </w:r>
    </w:p>
    <w:p w14:paraId="02F99CD4" w14:textId="77777777" w:rsidR="00572C85" w:rsidRPr="007E6007" w:rsidRDefault="00572C85" w:rsidP="00572C85">
      <w:pPr>
        <w:numPr>
          <w:ilvl w:val="0"/>
          <w:numId w:val="8"/>
        </w:numPr>
        <w:spacing w:line="480" w:lineRule="auto"/>
        <w:rPr>
          <w:rFonts w:eastAsia="Calibri" w:cs="Arial"/>
          <w:kern w:val="0"/>
          <w:lang w:val="en-GB"/>
          <w14:ligatures w14:val="none"/>
        </w:rPr>
      </w:pPr>
      <w:r w:rsidRPr="007E6007">
        <w:rPr>
          <w:rFonts w:eastAsia="Calibri" w:cs="Arial"/>
          <w:kern w:val="0"/>
          <w14:ligatures w14:val="none"/>
        </w:rPr>
        <w:t>Beyond Radiology, Auckland, NZ</w:t>
      </w:r>
    </w:p>
    <w:p w14:paraId="3D022085" w14:textId="77777777" w:rsidR="00572C85" w:rsidRPr="007E6007" w:rsidRDefault="00572C85" w:rsidP="00572C85">
      <w:pPr>
        <w:numPr>
          <w:ilvl w:val="0"/>
          <w:numId w:val="8"/>
        </w:numPr>
        <w:spacing w:line="480" w:lineRule="auto"/>
        <w:rPr>
          <w:rFonts w:eastAsia="Calibri" w:cs="Arial"/>
          <w:kern w:val="0"/>
          <w:lang w:val="en-GB"/>
          <w14:ligatures w14:val="none"/>
        </w:rPr>
      </w:pPr>
      <w:r w:rsidRPr="007E6007">
        <w:rPr>
          <w:rFonts w:eastAsia="Calibri" w:cs="Arial"/>
          <w:kern w:val="0"/>
          <w14:ligatures w14:val="none"/>
        </w:rPr>
        <w:lastRenderedPageBreak/>
        <w:t>Department of Physical Therapy, Faculty of Medicine, The University of British Columbia, Vancouver, British Columbia, Canada</w:t>
      </w:r>
    </w:p>
    <w:p w14:paraId="15A66E4E" w14:textId="77777777" w:rsidR="00572C85" w:rsidRPr="007E6007" w:rsidRDefault="00572C85" w:rsidP="00572C85">
      <w:pPr>
        <w:numPr>
          <w:ilvl w:val="0"/>
          <w:numId w:val="8"/>
        </w:numPr>
        <w:spacing w:line="480" w:lineRule="auto"/>
        <w:rPr>
          <w:rFonts w:eastAsia="Calibri" w:cs="Arial"/>
          <w:kern w:val="0"/>
          <w:lang w:val="en-GB"/>
          <w14:ligatures w14:val="none"/>
        </w:rPr>
      </w:pPr>
      <w:r w:rsidRPr="007E6007">
        <w:rPr>
          <w:rFonts w:eastAsia="Calibri" w:cs="Arial"/>
          <w:kern w:val="0"/>
          <w14:ligatures w14:val="none"/>
        </w:rPr>
        <w:t xml:space="preserve">Arthritis Research Canada, Vancouver, British Columbia, Canada </w:t>
      </w:r>
    </w:p>
    <w:p w14:paraId="2CE2649A" w14:textId="77777777" w:rsidR="00572C85" w:rsidRPr="007E6007" w:rsidRDefault="00572C85" w:rsidP="00572C85">
      <w:pPr>
        <w:spacing w:line="480" w:lineRule="auto"/>
        <w:ind w:left="720"/>
        <w:rPr>
          <w:rFonts w:eastAsia="Calibri" w:cs="Arial"/>
          <w:kern w:val="0"/>
          <w:lang w:val="en-GB"/>
          <w14:ligatures w14:val="none"/>
        </w:rPr>
      </w:pPr>
    </w:p>
    <w:p w14:paraId="043A3F9E" w14:textId="77777777" w:rsidR="00572C85" w:rsidRPr="007E6007" w:rsidRDefault="00572C85" w:rsidP="00572C85">
      <w:pPr>
        <w:spacing w:line="480" w:lineRule="auto"/>
        <w:rPr>
          <w:rFonts w:eastAsia="Calibri" w:cs="Arial"/>
          <w:b/>
          <w:bCs/>
          <w:kern w:val="0"/>
          <w14:ligatures w14:val="none"/>
        </w:rPr>
      </w:pPr>
      <w:r w:rsidRPr="007E6007">
        <w:rPr>
          <w:rFonts w:eastAsia="Calibri" w:cs="Arial"/>
          <w:b/>
          <w:bCs/>
          <w:kern w:val="0"/>
          <w14:ligatures w14:val="none"/>
        </w:rPr>
        <w:t>Author details</w:t>
      </w:r>
    </w:p>
    <w:p w14:paraId="49A73171" w14:textId="000B9742" w:rsidR="00572C85" w:rsidRPr="007E6007" w:rsidRDefault="00572C85" w:rsidP="00572C85">
      <w:pPr>
        <w:spacing w:line="480" w:lineRule="auto"/>
        <w:rPr>
          <w:rFonts w:eastAsia="Calibri" w:cs="Arial"/>
          <w:kern w:val="0"/>
          <w:vertAlign w:val="superscript"/>
          <w14:ligatures w14:val="none"/>
        </w:rPr>
      </w:pPr>
      <w:r w:rsidRPr="007E6007">
        <w:rPr>
          <w:rFonts w:eastAsia="Calibri" w:cs="Arial"/>
          <w:kern w:val="0"/>
          <w14:ligatures w14:val="none"/>
        </w:rPr>
        <w:t>Prue Molyneux*</w:t>
      </w:r>
      <w:r w:rsidR="00C209EF" w:rsidRPr="007E6007">
        <w:rPr>
          <w:rFonts w:eastAsia="Calibri" w:cs="Arial"/>
          <w:kern w:val="0"/>
          <w14:ligatures w14:val="none"/>
        </w:rPr>
        <w:t xml:space="preserve"> </w:t>
      </w:r>
      <w:proofErr w:type="spellStart"/>
      <w:r w:rsidR="00C209EF" w:rsidRPr="007E6007">
        <w:rPr>
          <w:rFonts w:eastAsia="Calibri" w:cs="Arial"/>
          <w:kern w:val="0"/>
          <w14:ligatures w14:val="none"/>
        </w:rPr>
        <w:t>BHSc</w:t>
      </w:r>
      <w:proofErr w:type="spellEnd"/>
      <w:r w:rsidR="00C209EF" w:rsidRPr="007E6007">
        <w:rPr>
          <w:rFonts w:eastAsia="Calibri" w:cs="Arial"/>
          <w:kern w:val="0"/>
          <w14:ligatures w14:val="none"/>
        </w:rPr>
        <w:t xml:space="preserve"> (Hons), </w:t>
      </w:r>
      <w:proofErr w:type="spellStart"/>
      <w:r w:rsidR="00C209EF" w:rsidRPr="007E6007">
        <w:rPr>
          <w:rFonts w:eastAsia="Calibri" w:cs="Arial"/>
          <w:kern w:val="0"/>
          <w14:ligatures w14:val="none"/>
        </w:rPr>
        <w:t>PGcert</w:t>
      </w:r>
      <w:proofErr w:type="spellEnd"/>
      <w:r w:rsidRPr="007E6007">
        <w:rPr>
          <w:rFonts w:eastAsia="Calibri" w:cs="Arial"/>
          <w:kern w:val="0"/>
          <w14:ligatures w14:val="none"/>
        </w:rPr>
        <w:t xml:space="preserve">, </w:t>
      </w:r>
      <w:hyperlink r:id="rId7" w:history="1">
        <w:r w:rsidRPr="007E6007">
          <w:rPr>
            <w:rFonts w:eastAsia="Calibri" w:cs="Arial"/>
            <w:kern w:val="0"/>
            <w:u w:val="single"/>
            <w14:ligatures w14:val="none"/>
          </w:rPr>
          <w:t>prue.susan.molyneux@aut.ac.nz</w:t>
        </w:r>
      </w:hyperlink>
    </w:p>
    <w:p w14:paraId="2E2099DD" w14:textId="145CF092"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 xml:space="preserve">Professor Catherine Bowen, </w:t>
      </w:r>
      <w:r w:rsidR="00C209EF" w:rsidRPr="007E6007">
        <w:rPr>
          <w:rFonts w:eastAsia="Calibri" w:cs="Arial"/>
          <w:kern w:val="0"/>
          <w14:ligatures w14:val="none"/>
        </w:rPr>
        <w:t xml:space="preserve">PhD </w:t>
      </w:r>
      <w:hyperlink r:id="rId8" w:history="1">
        <w:r w:rsidR="00C209EF" w:rsidRPr="007E6007">
          <w:rPr>
            <w:rStyle w:val="Hyperlink"/>
            <w:rFonts w:eastAsia="Calibri" w:cs="Arial"/>
            <w:color w:val="auto"/>
            <w:kern w:val="0"/>
            <w14:ligatures w14:val="none"/>
          </w:rPr>
          <w:t>C.J.Bowen@soton.ac.uk</w:t>
        </w:r>
      </w:hyperlink>
      <w:r w:rsidRPr="007E6007">
        <w:rPr>
          <w:rFonts w:eastAsia="Calibri" w:cs="Arial"/>
          <w:kern w:val="0"/>
          <w14:ligatures w14:val="none"/>
        </w:rPr>
        <w:t xml:space="preserve"> </w:t>
      </w:r>
    </w:p>
    <w:p w14:paraId="33BB76A6" w14:textId="29311F96" w:rsidR="00572C85" w:rsidRPr="007E6007" w:rsidRDefault="00572C85" w:rsidP="00572C85">
      <w:pPr>
        <w:spacing w:line="480" w:lineRule="auto"/>
        <w:rPr>
          <w:rFonts w:eastAsia="Calibri" w:cs="Arial"/>
          <w:kern w:val="0"/>
          <w:lang w:val="fr-FR"/>
          <w14:ligatures w14:val="none"/>
        </w:rPr>
      </w:pPr>
      <w:r w:rsidRPr="007E6007">
        <w:rPr>
          <w:rFonts w:eastAsia="Calibri" w:cs="Arial"/>
          <w:kern w:val="0"/>
          <w:lang w:val="fr-FR"/>
          <w14:ligatures w14:val="none"/>
        </w:rPr>
        <w:t xml:space="preserve">Associate Professor Richard Ellis, </w:t>
      </w:r>
      <w:bookmarkStart w:id="2" w:name="_Hlk161906295"/>
      <w:r w:rsidR="00C209EF" w:rsidRPr="007E6007">
        <w:rPr>
          <w:rFonts w:eastAsia="Calibri" w:cs="Arial"/>
          <w:kern w:val="0"/>
          <w:lang w:val="fr-FR"/>
          <w14:ligatures w14:val="none"/>
        </w:rPr>
        <w:t>PhD</w:t>
      </w:r>
      <w:bookmarkEnd w:id="2"/>
      <w:r w:rsidR="00C209EF" w:rsidRPr="007E6007">
        <w:rPr>
          <w:rFonts w:eastAsia="Calibri" w:cs="Arial"/>
          <w:kern w:val="0"/>
          <w:lang w:val="fr-FR"/>
          <w14:ligatures w14:val="none"/>
        </w:rPr>
        <w:t xml:space="preserve"> </w:t>
      </w:r>
      <w:hyperlink r:id="rId9" w:history="1">
        <w:r w:rsidR="00C209EF" w:rsidRPr="007E6007">
          <w:rPr>
            <w:rStyle w:val="Hyperlink"/>
            <w:rFonts w:eastAsia="Calibri" w:cs="Arial"/>
            <w:color w:val="auto"/>
            <w:kern w:val="0"/>
            <w:lang w:val="fr-FR"/>
            <w14:ligatures w14:val="none"/>
          </w:rPr>
          <w:t>richard.ellis@aut.ac.nz</w:t>
        </w:r>
      </w:hyperlink>
      <w:r w:rsidRPr="007E6007">
        <w:rPr>
          <w:rFonts w:eastAsia="Calibri" w:cs="Arial"/>
          <w:kern w:val="0"/>
          <w:lang w:val="fr-FR"/>
          <w14:ligatures w14:val="none"/>
        </w:rPr>
        <w:t xml:space="preserve"> </w:t>
      </w:r>
    </w:p>
    <w:p w14:paraId="39C37D18" w14:textId="7B06FB7D" w:rsidR="00572C85" w:rsidRPr="007E6007" w:rsidRDefault="00572C85" w:rsidP="00572C85">
      <w:pPr>
        <w:spacing w:line="480" w:lineRule="auto"/>
        <w:rPr>
          <w:rFonts w:eastAsia="Calibri" w:cs="Arial"/>
          <w:kern w:val="0"/>
          <w:u w:val="single"/>
          <w14:ligatures w14:val="none"/>
        </w:rPr>
      </w:pPr>
      <w:r w:rsidRPr="007E6007">
        <w:rPr>
          <w:rFonts w:eastAsia="Calibri" w:cs="Arial"/>
          <w:kern w:val="0"/>
          <w14:ligatures w14:val="none"/>
        </w:rPr>
        <w:t>Professor Keith Rome,</w:t>
      </w:r>
      <w:r w:rsidR="00C209EF" w:rsidRPr="007E6007">
        <w:rPr>
          <w:rFonts w:eastAsia="Calibri" w:cs="Arial"/>
          <w:kern w:val="0"/>
          <w:lang w:val="fr-FR"/>
          <w14:ligatures w14:val="none"/>
        </w:rPr>
        <w:t xml:space="preserve"> PhD</w:t>
      </w:r>
      <w:r w:rsidRPr="007E6007">
        <w:rPr>
          <w:rFonts w:eastAsia="Calibri" w:cs="Arial"/>
          <w:kern w:val="0"/>
          <w14:ligatures w14:val="none"/>
        </w:rPr>
        <w:t xml:space="preserve"> </w:t>
      </w:r>
      <w:hyperlink r:id="rId10" w:history="1">
        <w:r w:rsidRPr="007E6007">
          <w:rPr>
            <w:rFonts w:eastAsia="Calibri" w:cs="Arial"/>
            <w:kern w:val="0"/>
            <w:u w:val="single"/>
            <w14:ligatures w14:val="none"/>
          </w:rPr>
          <w:t>keith.rome@outlook.com</w:t>
        </w:r>
      </w:hyperlink>
    </w:p>
    <w:p w14:paraId="1BA2E3CD" w14:textId="51EE94CD"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Kate Fitzgerald,</w:t>
      </w:r>
      <w:r w:rsidR="00C209EF" w:rsidRPr="007E6007">
        <w:t xml:space="preserve"> </w:t>
      </w:r>
      <w:r w:rsidR="00C209EF" w:rsidRPr="007E6007">
        <w:rPr>
          <w:rFonts w:eastAsia="Calibri" w:cs="Arial"/>
          <w:kern w:val="0"/>
          <w14:ligatures w14:val="none"/>
        </w:rPr>
        <w:t>BHS(MI), DMU,</w:t>
      </w:r>
      <w:r w:rsidRPr="007E6007">
        <w:rPr>
          <w:rFonts w:eastAsia="Calibri" w:cs="Arial"/>
          <w:kern w:val="0"/>
          <w14:ligatures w14:val="none"/>
        </w:rPr>
        <w:t xml:space="preserve"> </w:t>
      </w:r>
      <w:hyperlink r:id="rId11" w:history="1">
        <w:r w:rsidRPr="007E6007">
          <w:rPr>
            <w:rFonts w:eastAsia="Calibri" w:cs="Arial"/>
            <w:kern w:val="0"/>
            <w:u w:val="single"/>
            <w14:ligatures w14:val="none"/>
          </w:rPr>
          <w:t>kate@beyondradiology.co.nz</w:t>
        </w:r>
      </w:hyperlink>
    </w:p>
    <w:p w14:paraId="530A0065" w14:textId="3B88C728" w:rsidR="00572C85" w:rsidRPr="007E6007" w:rsidRDefault="00572C85" w:rsidP="00572C85">
      <w:pPr>
        <w:spacing w:line="480" w:lineRule="auto"/>
        <w:rPr>
          <w:rFonts w:eastAsia="Calibri" w:cs="Arial"/>
          <w:kern w:val="0"/>
          <w:u w:val="single"/>
          <w14:ligatures w14:val="none"/>
        </w:rPr>
      </w:pPr>
      <w:r w:rsidRPr="007E6007">
        <w:rPr>
          <w:rFonts w:eastAsia="Calibri" w:cs="Arial"/>
          <w:kern w:val="0"/>
          <w14:ligatures w14:val="none"/>
        </w:rPr>
        <w:t xml:space="preserve">Dr Phillip Clark, </w:t>
      </w:r>
      <w:r w:rsidR="00C209EF" w:rsidRPr="007E6007">
        <w:rPr>
          <w:rFonts w:eastAsia="Calibri" w:cs="Arial"/>
          <w:kern w:val="0"/>
          <w14:ligatures w14:val="none"/>
        </w:rPr>
        <w:t xml:space="preserve">MB </w:t>
      </w:r>
      <w:hyperlink r:id="rId12" w:history="1">
        <w:r w:rsidR="00C209EF" w:rsidRPr="007E6007">
          <w:rPr>
            <w:rStyle w:val="Hyperlink"/>
            <w:rFonts w:eastAsia="Calibri" w:cs="Arial"/>
            <w:color w:val="auto"/>
            <w:kern w:val="0"/>
            <w14:ligatures w14:val="none"/>
          </w:rPr>
          <w:t>phil@beyondradiology.co.nz</w:t>
        </w:r>
      </w:hyperlink>
    </w:p>
    <w:p w14:paraId="41BE0320" w14:textId="7706998F"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Associate Professor Jackie L. Whittaker</w:t>
      </w:r>
      <w:r w:rsidR="00C209EF" w:rsidRPr="007E6007">
        <w:rPr>
          <w:rFonts w:eastAsia="Calibri" w:cs="Arial"/>
          <w:kern w:val="0"/>
          <w:lang w:val="fr-FR"/>
          <w14:ligatures w14:val="none"/>
        </w:rPr>
        <w:t xml:space="preserve"> PhD,</w:t>
      </w:r>
      <w:r w:rsidRPr="007E6007">
        <w:rPr>
          <w:rFonts w:eastAsia="Calibri" w:cs="Arial"/>
          <w:kern w:val="0"/>
          <w14:ligatures w14:val="none"/>
        </w:rPr>
        <w:t xml:space="preserve"> </w:t>
      </w:r>
      <w:r w:rsidRPr="007E6007">
        <w:rPr>
          <w:rFonts w:eastAsia="Calibri" w:cs="Arial"/>
          <w:kern w:val="0"/>
          <w:u w:val="single"/>
          <w14:ligatures w14:val="none"/>
        </w:rPr>
        <w:t>jackie.whittaker@ubc.ca</w:t>
      </w:r>
    </w:p>
    <w:p w14:paraId="318AB3B3" w14:textId="251F841B"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Dr Charlotte Dando</w:t>
      </w:r>
      <w:r w:rsidRPr="007E6007">
        <w:t xml:space="preserve"> </w:t>
      </w:r>
      <w:r w:rsidR="00C209EF" w:rsidRPr="007E6007">
        <w:t xml:space="preserve">PhD, </w:t>
      </w:r>
      <w:r w:rsidRPr="007E6007">
        <w:rPr>
          <w:rFonts w:eastAsia="Calibri" w:cs="Arial"/>
          <w:kern w:val="0"/>
          <w:u w:val="single"/>
          <w14:ligatures w14:val="none"/>
        </w:rPr>
        <w:t>C.Dando@soton.ac.uk</w:t>
      </w:r>
    </w:p>
    <w:p w14:paraId="311CA209" w14:textId="0C0164DB"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 xml:space="preserve">Dr Richard Gee </w:t>
      </w:r>
      <w:r w:rsidR="00C209EF" w:rsidRPr="007E6007">
        <w:rPr>
          <w:rFonts w:eastAsia="Calibri" w:cs="Arial"/>
          <w:kern w:val="0"/>
          <w14:ligatures w14:val="none"/>
        </w:rPr>
        <w:t xml:space="preserve">MB, </w:t>
      </w:r>
      <w:r w:rsidRPr="007E6007">
        <w:rPr>
          <w:rFonts w:eastAsia="Calibri" w:cs="Arial"/>
          <w:kern w:val="0"/>
          <w:u w:val="single"/>
          <w14:ligatures w14:val="none"/>
        </w:rPr>
        <w:t>emailrichgee@gmail.com</w:t>
      </w:r>
    </w:p>
    <w:p w14:paraId="3280FC1A" w14:textId="63953A89"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Professor Matthew Carroll</w:t>
      </w:r>
      <w:r w:rsidR="00C209EF" w:rsidRPr="007E6007">
        <w:rPr>
          <w:rFonts w:eastAsia="Calibri" w:cs="Arial"/>
          <w:kern w:val="0"/>
          <w14:ligatures w14:val="none"/>
        </w:rPr>
        <w:t xml:space="preserve"> </w:t>
      </w:r>
      <w:r w:rsidR="00C209EF" w:rsidRPr="007E6007">
        <w:rPr>
          <w:rFonts w:eastAsia="Calibri" w:cs="Arial"/>
          <w:kern w:val="0"/>
          <w:lang w:val="fr-FR"/>
          <w14:ligatures w14:val="none"/>
        </w:rPr>
        <w:t>PhD</w:t>
      </w:r>
      <w:r w:rsidRPr="007E6007">
        <w:rPr>
          <w:rFonts w:eastAsia="Calibri" w:cs="Arial"/>
          <w:kern w:val="0"/>
          <w14:ligatures w14:val="none"/>
        </w:rPr>
        <w:t xml:space="preserve">, </w:t>
      </w:r>
      <w:hyperlink r:id="rId13" w:history="1">
        <w:r w:rsidRPr="007E6007">
          <w:rPr>
            <w:rFonts w:eastAsia="Calibri" w:cs="Arial"/>
            <w:kern w:val="0"/>
            <w:u w:val="single"/>
            <w14:ligatures w14:val="none"/>
          </w:rPr>
          <w:t>matthew.carroll@aut.ac.nz</w:t>
        </w:r>
      </w:hyperlink>
      <w:r w:rsidRPr="007E6007">
        <w:rPr>
          <w:rFonts w:eastAsia="Calibri" w:cs="Arial"/>
          <w:kern w:val="0"/>
          <w14:ligatures w14:val="none"/>
        </w:rPr>
        <w:t xml:space="preserve"> </w:t>
      </w:r>
    </w:p>
    <w:p w14:paraId="19543A34" w14:textId="77777777" w:rsidR="00572C85" w:rsidRPr="007E6007" w:rsidRDefault="00572C85" w:rsidP="00572C85">
      <w:pPr>
        <w:spacing w:line="480" w:lineRule="auto"/>
        <w:rPr>
          <w:rFonts w:eastAsia="Calibri" w:cs="Arial"/>
          <w:kern w:val="0"/>
          <w14:ligatures w14:val="none"/>
        </w:rPr>
      </w:pPr>
    </w:p>
    <w:p w14:paraId="4F499EAD" w14:textId="77777777" w:rsidR="00572C85" w:rsidRPr="007E6007" w:rsidRDefault="00572C85" w:rsidP="00572C85">
      <w:pPr>
        <w:spacing w:line="480" w:lineRule="auto"/>
        <w:rPr>
          <w:rFonts w:eastAsia="Calibri" w:cs="Arial"/>
          <w:b/>
          <w:bCs/>
          <w:kern w:val="0"/>
          <w14:ligatures w14:val="none"/>
        </w:rPr>
      </w:pPr>
      <w:r w:rsidRPr="007E6007">
        <w:rPr>
          <w:rFonts w:eastAsia="Calibri" w:cs="Arial"/>
          <w:b/>
          <w:bCs/>
          <w:kern w:val="0"/>
          <w14:ligatures w14:val="none"/>
        </w:rPr>
        <w:t>Corresponding Author</w:t>
      </w:r>
    </w:p>
    <w:p w14:paraId="56593F1E" w14:textId="77777777" w:rsidR="00572C85" w:rsidRPr="007E6007" w:rsidRDefault="00572C85" w:rsidP="00572C85">
      <w:pPr>
        <w:spacing w:line="480" w:lineRule="auto"/>
        <w:rPr>
          <w:rFonts w:eastAsia="Calibri" w:cs="Arial"/>
          <w:kern w:val="0"/>
          <w14:ligatures w14:val="none"/>
        </w:rPr>
      </w:pPr>
      <w:r w:rsidRPr="007E6007">
        <w:rPr>
          <w:rFonts w:eastAsia="Calibri" w:cs="Arial"/>
          <w:kern w:val="0"/>
          <w14:ligatures w14:val="none"/>
        </w:rPr>
        <w:t xml:space="preserve">*Author to whom all correspondence should be addressed: Prue Molyneux, School of Clinical Science, Faculty of Health and Environmental Science, Auckland University of Technology, 90 Akoranga Drive, Northcote, New Zealand </w:t>
      </w:r>
    </w:p>
    <w:p w14:paraId="38D74DCC" w14:textId="77777777" w:rsidR="00572C85" w:rsidRPr="007E6007" w:rsidRDefault="00572C85" w:rsidP="00572C85">
      <w:pPr>
        <w:spacing w:line="480" w:lineRule="auto"/>
        <w:rPr>
          <w:rFonts w:eastAsia="Calibri" w:cs="Arial"/>
          <w:kern w:val="0"/>
          <w14:ligatures w14:val="none"/>
        </w:rPr>
      </w:pPr>
    </w:p>
    <w:p w14:paraId="36D0542A" w14:textId="77777777" w:rsidR="00572C85" w:rsidRPr="007E6007" w:rsidRDefault="00572C85" w:rsidP="00572C85">
      <w:pPr>
        <w:spacing w:line="480" w:lineRule="auto"/>
        <w:rPr>
          <w:rFonts w:eastAsia="Calibri" w:cs="Arial"/>
          <w:b/>
          <w:bCs/>
          <w:kern w:val="0"/>
          <w14:ligatures w14:val="none"/>
        </w:rPr>
      </w:pPr>
      <w:r w:rsidRPr="007E6007">
        <w:rPr>
          <w:rFonts w:eastAsia="Calibri" w:cs="Arial"/>
          <w:b/>
          <w:bCs/>
          <w:kern w:val="0"/>
          <w14:ligatures w14:val="none"/>
        </w:rPr>
        <w:t>Funding</w:t>
      </w:r>
    </w:p>
    <w:p w14:paraId="7139ACEA" w14:textId="77777777" w:rsidR="00572C85" w:rsidRPr="007E6007" w:rsidRDefault="00572C85" w:rsidP="00572C85">
      <w:pPr>
        <w:spacing w:after="0" w:line="480" w:lineRule="auto"/>
        <w:jc w:val="both"/>
        <w:rPr>
          <w:rFonts w:eastAsia="Calibri" w:cs="Times New Roman"/>
          <w:bCs/>
          <w:iCs/>
        </w:rPr>
      </w:pPr>
      <w:r w:rsidRPr="007E6007">
        <w:rPr>
          <w:rFonts w:eastAsia="Calibri" w:cs="Times New Roman"/>
          <w:bCs/>
          <w:iCs/>
        </w:rPr>
        <w:lastRenderedPageBreak/>
        <w:t>The project is a component of a larger research project funded by the Health Research Council of New Zealand (21/025). This organisation had no role in the study design, collection, analysis, or interpretation of the data, or in the decision to submit the article for publication.</w:t>
      </w:r>
    </w:p>
    <w:p w14:paraId="4CAB8F28" w14:textId="77777777" w:rsidR="00572C85" w:rsidRPr="007E6007" w:rsidRDefault="00572C85" w:rsidP="00572C85">
      <w:pPr>
        <w:spacing w:line="480" w:lineRule="auto"/>
        <w:rPr>
          <w:rFonts w:eastAsia="Calibri" w:cs="Arial"/>
          <w:b/>
          <w:bCs/>
          <w:kern w:val="0"/>
          <w14:ligatures w14:val="none"/>
        </w:rPr>
      </w:pPr>
    </w:p>
    <w:p w14:paraId="6C9FDF00" w14:textId="77777777" w:rsidR="00572C85" w:rsidRPr="007E6007" w:rsidRDefault="00572C85" w:rsidP="00572C85">
      <w:pPr>
        <w:spacing w:after="0" w:line="480" w:lineRule="auto"/>
        <w:jc w:val="both"/>
        <w:rPr>
          <w:rFonts w:eastAsia="Calibri" w:cs="Times New Roman"/>
          <w:b/>
          <w:bCs/>
          <w:iCs/>
          <w:lang w:val="en-GB"/>
        </w:rPr>
      </w:pPr>
      <w:r w:rsidRPr="007E6007">
        <w:rPr>
          <w:rFonts w:eastAsia="Calibri" w:cs="Times New Roman"/>
          <w:b/>
          <w:bCs/>
          <w:iCs/>
          <w:lang w:val="en-GB"/>
        </w:rPr>
        <w:t>Conflicts of interests</w:t>
      </w:r>
    </w:p>
    <w:p w14:paraId="4C3AEB4D" w14:textId="77777777" w:rsidR="00572C85" w:rsidRPr="007E6007" w:rsidRDefault="00572C85" w:rsidP="00572C85">
      <w:pPr>
        <w:spacing w:after="0" w:line="480" w:lineRule="auto"/>
        <w:jc w:val="both"/>
        <w:rPr>
          <w:rFonts w:eastAsia="Calibri" w:cs="Times New Roman"/>
          <w:lang w:val="en-GB"/>
        </w:rPr>
      </w:pPr>
      <w:r w:rsidRPr="007E6007">
        <w:rPr>
          <w:rFonts w:eastAsia="Calibri" w:cs="Times New Roman"/>
          <w:lang w:val="en-GB"/>
        </w:rPr>
        <w:t xml:space="preserve">The authors declare no conflicts of interest in relation to this work. </w:t>
      </w:r>
    </w:p>
    <w:p w14:paraId="0B61BCD2" w14:textId="77777777" w:rsidR="00572C85" w:rsidRPr="007E6007" w:rsidRDefault="00572C85" w:rsidP="00572C85">
      <w:pPr>
        <w:spacing w:line="480" w:lineRule="auto"/>
        <w:rPr>
          <w:rFonts w:eastAsia="Calibri" w:cs="Arial"/>
          <w:b/>
          <w:bCs/>
          <w:kern w:val="0"/>
          <w14:ligatures w14:val="none"/>
        </w:rPr>
      </w:pPr>
    </w:p>
    <w:p w14:paraId="3F958195" w14:textId="77777777" w:rsidR="00572C85" w:rsidRPr="007E6007" w:rsidRDefault="00572C85" w:rsidP="00572C85">
      <w:pPr>
        <w:spacing w:line="480" w:lineRule="auto"/>
        <w:rPr>
          <w:b/>
          <w:bCs/>
        </w:rPr>
      </w:pPr>
    </w:p>
    <w:p w14:paraId="6598FAEE" w14:textId="77777777" w:rsidR="00572C85" w:rsidRPr="007E6007" w:rsidRDefault="00572C85" w:rsidP="00572C85">
      <w:pPr>
        <w:spacing w:line="480" w:lineRule="auto"/>
      </w:pPr>
    </w:p>
    <w:p w14:paraId="38DF7971" w14:textId="77777777" w:rsidR="00572C85" w:rsidRPr="007E6007" w:rsidRDefault="00572C85" w:rsidP="00572C85">
      <w:pPr>
        <w:spacing w:line="480" w:lineRule="auto"/>
        <w:rPr>
          <w:rFonts w:eastAsia="Times New Roman" w:cs="Times New Roman"/>
          <w:b/>
          <w:sz w:val="28"/>
          <w:szCs w:val="26"/>
        </w:rPr>
      </w:pPr>
      <w:bookmarkStart w:id="3" w:name="_Toc155947680"/>
      <w:r w:rsidRPr="007E6007">
        <w:rPr>
          <w:rFonts w:eastAsia="Times New Roman" w:cs="Times New Roman"/>
          <w:b/>
          <w:sz w:val="28"/>
          <w:szCs w:val="26"/>
        </w:rPr>
        <w:br w:type="page"/>
      </w:r>
      <w:r w:rsidRPr="007E6007">
        <w:rPr>
          <w:rFonts w:eastAsia="Times New Roman" w:cs="Times New Roman"/>
          <w:b/>
          <w:sz w:val="28"/>
          <w:szCs w:val="26"/>
        </w:rPr>
        <w:lastRenderedPageBreak/>
        <w:t>Abstract</w:t>
      </w:r>
      <w:bookmarkEnd w:id="3"/>
    </w:p>
    <w:p w14:paraId="7042BCFD" w14:textId="77777777" w:rsidR="00572C85" w:rsidRPr="007E6007" w:rsidRDefault="00572C85" w:rsidP="00572C85">
      <w:pPr>
        <w:spacing w:before="240" w:after="240" w:line="480" w:lineRule="auto"/>
        <w:jc w:val="both"/>
        <w:rPr>
          <w:rFonts w:eastAsia="Calibri" w:cs="Times New Roman"/>
          <w:b/>
          <w:bCs/>
        </w:rPr>
      </w:pPr>
      <w:r w:rsidRPr="007E6007">
        <w:rPr>
          <w:rFonts w:eastAsia="Calibri" w:cs="Times New Roman"/>
          <w:b/>
          <w:bCs/>
        </w:rPr>
        <w:t>Objective</w:t>
      </w:r>
    </w:p>
    <w:p w14:paraId="4B59270D" w14:textId="51A0D62E" w:rsidR="00572C85" w:rsidRPr="007E6007" w:rsidRDefault="00572C85" w:rsidP="00572C85">
      <w:pPr>
        <w:spacing w:after="0" w:line="480" w:lineRule="auto"/>
        <w:jc w:val="both"/>
        <w:rPr>
          <w:rFonts w:eastAsia="Calibri" w:cs="Times New Roman"/>
          <w:lang w:val="en-US"/>
        </w:rPr>
      </w:pPr>
      <w:r w:rsidRPr="007E6007">
        <w:rPr>
          <w:rFonts w:eastAsia="Calibri" w:cs="Times New Roman"/>
          <w:lang w:val="en-GB"/>
        </w:rPr>
        <w:t xml:space="preserve">Ultrasound </w:t>
      </w:r>
      <w:r w:rsidR="00167C29" w:rsidRPr="007E6007">
        <w:rPr>
          <w:rFonts w:eastAsia="Calibri" w:cs="Times New Roman"/>
          <w:lang w:val="en-GB"/>
        </w:rPr>
        <w:t xml:space="preserve">(US) </w:t>
      </w:r>
      <w:r w:rsidRPr="007E6007">
        <w:rPr>
          <w:rFonts w:eastAsia="Calibri" w:cs="Times New Roman"/>
          <w:lang w:val="en-GB"/>
        </w:rPr>
        <w:t>imaging may play a fundamental role in the earlier detection and assessment of first metatarsophalangeal joint (MTPJ) osteoarthritis (OA)</w:t>
      </w:r>
      <w:r w:rsidR="00AD1A66" w:rsidRPr="007E6007">
        <w:rPr>
          <w:rFonts w:eastAsia="Calibri" w:cs="Times New Roman"/>
        </w:rPr>
        <w:t xml:space="preserve"> due to its ability </w:t>
      </w:r>
      <w:r w:rsidRPr="007E6007">
        <w:rPr>
          <w:rFonts w:eastAsia="Calibri" w:cs="Times New Roman"/>
          <w:lang w:val="en-GB"/>
        </w:rPr>
        <w:t xml:space="preserve">to depict tissue-specific morphological changes before the point of irreversible structural damage. </w:t>
      </w:r>
      <w:r w:rsidRPr="007E6007">
        <w:rPr>
          <w:rFonts w:eastAsia="Calibri" w:cs="Times New Roman"/>
        </w:rPr>
        <w:t xml:space="preserve">However, the role of </w:t>
      </w:r>
      <w:r w:rsidR="00F0363E" w:rsidRPr="007E6007">
        <w:rPr>
          <w:rFonts w:eastAsia="Calibri" w:cs="Times New Roman"/>
        </w:rPr>
        <w:t xml:space="preserve">US in supporting the diagnosis of </w:t>
      </w:r>
      <w:r w:rsidRPr="007E6007">
        <w:rPr>
          <w:rFonts w:eastAsia="Calibri" w:cs="Times New Roman"/>
        </w:rPr>
        <w:t>OA in foot joints has not been clearly defined.</w:t>
      </w:r>
      <w:r w:rsidRPr="007E6007">
        <w:rPr>
          <w:rFonts w:eastAsia="Calibri" w:cs="Times New Roman"/>
          <w:kern w:val="0"/>
          <w14:ligatures w14:val="none"/>
        </w:rPr>
        <w:t xml:space="preserve"> </w:t>
      </w:r>
      <w:r w:rsidRPr="007E6007">
        <w:rPr>
          <w:rFonts w:eastAsia="Calibri" w:cs="Times New Roman"/>
        </w:rPr>
        <w:t xml:space="preserve">The aims of the study were to develop a semiquantitative US </w:t>
      </w:r>
      <w:r w:rsidRPr="007E6007">
        <w:rPr>
          <w:rFonts w:eastAsia="Calibri" w:cs="Times New Roman"/>
          <w:lang w:val="en-US"/>
        </w:rPr>
        <w:t>atlas (the AUTUSI atlas) to grade the degree of osteoarthritic change in the first MTPJ and to evaluate the intra-examiner and inter-examiner reproducibility of using the atlas.</w:t>
      </w:r>
    </w:p>
    <w:p w14:paraId="363C025A" w14:textId="77777777" w:rsidR="00572C85" w:rsidRPr="007E6007" w:rsidRDefault="00572C85" w:rsidP="00572C85">
      <w:pPr>
        <w:spacing w:before="240" w:after="240" w:line="480" w:lineRule="auto"/>
        <w:jc w:val="both"/>
        <w:rPr>
          <w:rFonts w:eastAsia="Calibri" w:cs="Times New Roman"/>
          <w:b/>
          <w:bCs/>
        </w:rPr>
      </w:pPr>
      <w:r w:rsidRPr="007E6007">
        <w:rPr>
          <w:rFonts w:eastAsia="Calibri" w:cs="Times New Roman"/>
          <w:b/>
          <w:bCs/>
        </w:rPr>
        <w:t xml:space="preserve">Design </w:t>
      </w:r>
    </w:p>
    <w:p w14:paraId="37330E5D" w14:textId="5FC25761" w:rsidR="00572C85" w:rsidRPr="007E6007" w:rsidRDefault="00572C85" w:rsidP="00572C85">
      <w:pPr>
        <w:spacing w:after="0" w:line="480" w:lineRule="auto"/>
        <w:jc w:val="both"/>
        <w:rPr>
          <w:rFonts w:eastAsia="Calibri" w:cs="Times New Roman"/>
        </w:rPr>
      </w:pPr>
      <w:r w:rsidRPr="007E6007">
        <w:rPr>
          <w:rFonts w:eastAsia="Calibri" w:cs="Times New Roman"/>
        </w:rPr>
        <w:t xml:space="preserve">Ultrasound images were obtained from 57 participants (30 participants with radiographically confirmed first MTPJ OA). The </w:t>
      </w:r>
      <w:r w:rsidR="00167C29" w:rsidRPr="007E6007">
        <w:rPr>
          <w:rFonts w:eastAsia="Calibri" w:cs="Times New Roman"/>
        </w:rPr>
        <w:t>AUT</w:t>
      </w:r>
      <w:r w:rsidRPr="007E6007">
        <w:rPr>
          <w:rFonts w:eastAsia="Calibri" w:cs="Times New Roman"/>
        </w:rPr>
        <w:t xml:space="preserve">USI atlas supports the examination of grading joint effusion, synovial hypertrophy, synovitis, osteophytes, joint space narrowing, and cartilage thickness. Six examiners used the atlas to independently grade 24 ultrasound images across two sessions. Intra-examiner and inter-examiner reproducibility were determined using percentage agreement and </w:t>
      </w:r>
      <w:proofErr w:type="spellStart"/>
      <w:r w:rsidRPr="007E6007">
        <w:rPr>
          <w:rFonts w:eastAsia="Calibri" w:cs="Times New Roman"/>
        </w:rPr>
        <w:t>Gwet’s</w:t>
      </w:r>
      <w:proofErr w:type="spellEnd"/>
      <w:r w:rsidRPr="007E6007">
        <w:rPr>
          <w:rFonts w:eastAsia="Calibri" w:cs="Times New Roman"/>
        </w:rPr>
        <w:t xml:space="preserve"> AC2.</w:t>
      </w:r>
    </w:p>
    <w:p w14:paraId="3CBACD31" w14:textId="77777777" w:rsidR="00572C85" w:rsidRPr="007E6007" w:rsidRDefault="00572C85" w:rsidP="00572C85">
      <w:pPr>
        <w:spacing w:before="240" w:after="240" w:line="480" w:lineRule="auto"/>
        <w:jc w:val="both"/>
        <w:rPr>
          <w:rFonts w:eastAsia="Calibri" w:cs="Times New Roman"/>
          <w:b/>
          <w:bCs/>
        </w:rPr>
      </w:pPr>
      <w:r w:rsidRPr="007E6007">
        <w:rPr>
          <w:rFonts w:eastAsia="Calibri" w:cs="Times New Roman"/>
          <w:b/>
          <w:bCs/>
        </w:rPr>
        <w:t>Results</w:t>
      </w:r>
    </w:p>
    <w:p w14:paraId="655EAE9C" w14:textId="22074995" w:rsidR="00572C85" w:rsidRPr="007E6007" w:rsidRDefault="00572C85" w:rsidP="00572C85">
      <w:pPr>
        <w:spacing w:after="0" w:line="480" w:lineRule="auto"/>
        <w:jc w:val="both"/>
        <w:rPr>
          <w:rFonts w:eastAsia="Calibri" w:cs="Times New Roman"/>
        </w:rPr>
      </w:pPr>
      <w:r w:rsidRPr="007E6007">
        <w:rPr>
          <w:rFonts w:eastAsia="Calibri" w:cs="Times New Roman"/>
        </w:rPr>
        <w:t>Observations using the AUTUSI atlas demonstrated almost perfect-to-perfect inter-examiner agreement (percentage agreement ranged from 96% to 100%</w:t>
      </w:r>
      <w:r w:rsidR="00F0363E" w:rsidRPr="007E6007">
        <w:rPr>
          <w:rFonts w:eastAsia="Calibri" w:cs="Times New Roman"/>
        </w:rPr>
        <w:t>,</w:t>
      </w:r>
      <w:r w:rsidRPr="007E6007">
        <w:rPr>
          <w:rFonts w:eastAsia="Calibri" w:cs="Times New Roman"/>
        </w:rPr>
        <w:t xml:space="preserve"> and </w:t>
      </w:r>
      <w:proofErr w:type="spellStart"/>
      <w:r w:rsidRPr="007E6007">
        <w:rPr>
          <w:rFonts w:eastAsia="Calibri" w:cs="Times New Roman"/>
        </w:rPr>
        <w:t>Gwet’s</w:t>
      </w:r>
      <w:proofErr w:type="spellEnd"/>
      <w:r w:rsidRPr="007E6007">
        <w:rPr>
          <w:rFonts w:eastAsia="Calibri" w:cs="Times New Roman"/>
        </w:rPr>
        <w:t xml:space="preserve"> AC2 values ranged from 0.81 to 1.00) and moderate-to-perfect intra-examiner agreement (percentage agreement ranged from 67% to 100%, and </w:t>
      </w:r>
      <w:proofErr w:type="spellStart"/>
      <w:r w:rsidRPr="007E6007">
        <w:rPr>
          <w:rFonts w:eastAsia="Calibri" w:cs="Times New Roman"/>
        </w:rPr>
        <w:t>Gwet’s</w:t>
      </w:r>
      <w:proofErr w:type="spellEnd"/>
      <w:r w:rsidRPr="007E6007">
        <w:rPr>
          <w:rFonts w:eastAsia="Calibri" w:cs="Times New Roman"/>
        </w:rPr>
        <w:t xml:space="preserve"> AC2 values ranged from 0.54 to 1.00). </w:t>
      </w:r>
    </w:p>
    <w:p w14:paraId="7C5D8064" w14:textId="77777777" w:rsidR="00572C85" w:rsidRPr="007E6007" w:rsidRDefault="00572C85" w:rsidP="00572C85">
      <w:pPr>
        <w:spacing w:before="240" w:after="240" w:line="480" w:lineRule="auto"/>
        <w:jc w:val="both"/>
        <w:rPr>
          <w:rFonts w:eastAsia="Calibri" w:cs="Times New Roman"/>
          <w:b/>
          <w:bCs/>
        </w:rPr>
      </w:pPr>
      <w:r w:rsidRPr="007E6007">
        <w:rPr>
          <w:rFonts w:eastAsia="Calibri" w:cs="Times New Roman"/>
          <w:b/>
          <w:bCs/>
        </w:rPr>
        <w:t>Conclusion</w:t>
      </w:r>
    </w:p>
    <w:p w14:paraId="2A1387D9" w14:textId="50AEA36D" w:rsidR="00572C85" w:rsidRPr="007E6007" w:rsidRDefault="00572C85" w:rsidP="00572C85">
      <w:pPr>
        <w:spacing w:after="0" w:line="480" w:lineRule="auto"/>
        <w:jc w:val="both"/>
        <w:rPr>
          <w:rFonts w:eastAsia="Calibri" w:cs="Times New Roman"/>
        </w:rPr>
      </w:pPr>
      <w:r w:rsidRPr="007E6007">
        <w:rPr>
          <w:rFonts w:eastAsia="Calibri" w:cs="Times New Roman"/>
        </w:rPr>
        <w:t xml:space="preserve">The AUTUSI atlas demonstrated excellent intra-examiner and inter-examiner reproducibility for evaluating first MTPJ joint effusion, synovial hypertrophy, synovitis, joint space narrowing, </w:t>
      </w:r>
      <w:r w:rsidRPr="007E6007">
        <w:rPr>
          <w:rFonts w:eastAsia="Calibri" w:cs="Times New Roman"/>
        </w:rPr>
        <w:lastRenderedPageBreak/>
        <w:t xml:space="preserve">osteophytes, and cartilage thickness. </w:t>
      </w:r>
      <w:bookmarkStart w:id="4" w:name="_Hlk166494564"/>
      <w:r w:rsidRPr="007E6007">
        <w:rPr>
          <w:rFonts w:eastAsia="Calibri" w:cs="Times New Roman"/>
        </w:rPr>
        <w:t>The AUTUSI atlas affords an opportunity to detect prognostic markers of OA earlier in the disease cascade and</w:t>
      </w:r>
      <w:r w:rsidR="00167C29" w:rsidRPr="007E6007">
        <w:rPr>
          <w:rFonts w:eastAsia="Calibri" w:cs="Times New Roman"/>
        </w:rPr>
        <w:t xml:space="preserve"> has the potential to</w:t>
      </w:r>
      <w:r w:rsidRPr="007E6007">
        <w:rPr>
          <w:rFonts w:eastAsia="Calibri" w:cs="Times New Roman"/>
        </w:rPr>
        <w:t xml:space="preserve"> advance understanding of the pathological process of first </w:t>
      </w:r>
      <w:r w:rsidRPr="007E6007">
        <w:rPr>
          <w:rFonts w:eastAsia="Calibri" w:cs="Times New Roman"/>
          <w:lang w:val="en-US"/>
        </w:rPr>
        <w:t xml:space="preserve">MTPJ </w:t>
      </w:r>
      <w:r w:rsidRPr="007E6007">
        <w:rPr>
          <w:rFonts w:eastAsia="Calibri" w:cs="Times New Roman"/>
        </w:rPr>
        <w:t xml:space="preserve">OA. </w:t>
      </w:r>
      <w:bookmarkEnd w:id="4"/>
    </w:p>
    <w:p w14:paraId="4A4F4BB3" w14:textId="77777777" w:rsidR="00572C85" w:rsidRPr="007E6007" w:rsidRDefault="00572C85" w:rsidP="00572C85">
      <w:pPr>
        <w:spacing w:after="0" w:line="480" w:lineRule="auto"/>
        <w:jc w:val="both"/>
        <w:rPr>
          <w:rFonts w:eastAsia="Calibri" w:cs="Times New Roman"/>
        </w:rPr>
      </w:pPr>
    </w:p>
    <w:p w14:paraId="5F17F0E3" w14:textId="77777777" w:rsidR="00572C85" w:rsidRPr="007E6007" w:rsidRDefault="00572C85" w:rsidP="00572C85">
      <w:pPr>
        <w:spacing w:after="0" w:line="480" w:lineRule="auto"/>
        <w:jc w:val="both"/>
        <w:rPr>
          <w:rFonts w:eastAsia="Calibri" w:cs="Times New Roman"/>
          <w:b/>
          <w:bCs/>
          <w:iCs/>
        </w:rPr>
      </w:pPr>
      <w:r w:rsidRPr="007E6007">
        <w:rPr>
          <w:rFonts w:eastAsia="Calibri" w:cs="Times New Roman"/>
          <w:b/>
          <w:bCs/>
          <w:iCs/>
        </w:rPr>
        <w:t>Keywords</w:t>
      </w:r>
    </w:p>
    <w:p w14:paraId="34810CA8" w14:textId="77777777" w:rsidR="00572C85" w:rsidRPr="007E6007" w:rsidRDefault="00572C85" w:rsidP="00572C85">
      <w:pPr>
        <w:spacing w:after="0" w:line="480" w:lineRule="auto"/>
        <w:jc w:val="both"/>
        <w:rPr>
          <w:rFonts w:eastAsia="Calibri" w:cs="Times New Roman"/>
        </w:rPr>
      </w:pPr>
      <w:r w:rsidRPr="007E6007">
        <w:rPr>
          <w:rFonts w:eastAsia="Calibri" w:cs="Times New Roman"/>
        </w:rPr>
        <w:t>Osteoarthritis</w:t>
      </w:r>
    </w:p>
    <w:p w14:paraId="55CF5ADA" w14:textId="77777777" w:rsidR="00572C85" w:rsidRPr="007E6007" w:rsidRDefault="00572C85" w:rsidP="00572C85">
      <w:pPr>
        <w:spacing w:after="0" w:line="480" w:lineRule="auto"/>
        <w:jc w:val="both"/>
        <w:rPr>
          <w:rFonts w:eastAsia="Calibri" w:cs="Times New Roman"/>
        </w:rPr>
      </w:pPr>
      <w:r w:rsidRPr="007E6007">
        <w:rPr>
          <w:rFonts w:eastAsia="Calibri" w:cs="Times New Roman"/>
          <w:bCs/>
          <w:iCs/>
          <w:lang w:val="en-US"/>
        </w:rPr>
        <w:t>Metatarsophalangeal Joint</w:t>
      </w:r>
      <w:r w:rsidRPr="007E6007">
        <w:rPr>
          <w:rFonts w:eastAsia="Calibri" w:cs="Times New Roman"/>
        </w:rPr>
        <w:t xml:space="preserve"> </w:t>
      </w:r>
    </w:p>
    <w:p w14:paraId="0EDD4486" w14:textId="77777777" w:rsidR="00572C85" w:rsidRPr="007E6007" w:rsidRDefault="00572C85" w:rsidP="00572C85">
      <w:pPr>
        <w:spacing w:after="0" w:line="480" w:lineRule="auto"/>
        <w:jc w:val="both"/>
        <w:rPr>
          <w:rFonts w:eastAsia="Calibri" w:cs="Times New Roman"/>
        </w:rPr>
      </w:pPr>
      <w:r w:rsidRPr="007E6007">
        <w:rPr>
          <w:rFonts w:eastAsia="Calibri" w:cs="Times New Roman"/>
        </w:rPr>
        <w:t xml:space="preserve">Ultrasound imaging </w:t>
      </w:r>
    </w:p>
    <w:p w14:paraId="599A8EA9" w14:textId="77777777" w:rsidR="00572C85" w:rsidRPr="007E6007" w:rsidRDefault="00572C85" w:rsidP="00572C85">
      <w:pPr>
        <w:spacing w:after="0" w:line="480" w:lineRule="auto"/>
        <w:jc w:val="both"/>
        <w:rPr>
          <w:rFonts w:eastAsia="Calibri" w:cs="Times New Roman"/>
        </w:rPr>
      </w:pPr>
      <w:r w:rsidRPr="007E6007">
        <w:rPr>
          <w:rFonts w:eastAsia="Calibri" w:cs="Times New Roman"/>
        </w:rPr>
        <w:t xml:space="preserve">Foot </w:t>
      </w:r>
    </w:p>
    <w:p w14:paraId="195FF2B5" w14:textId="77777777" w:rsidR="00FB2829" w:rsidRPr="007E6007" w:rsidRDefault="00FB2829">
      <w:pPr>
        <w:rPr>
          <w:rFonts w:eastAsia="Times New Roman" w:cs="Times New Roman"/>
          <w:b/>
        </w:rPr>
      </w:pPr>
    </w:p>
    <w:p w14:paraId="6F7D4D36" w14:textId="77777777" w:rsidR="00FB2829" w:rsidRPr="007E6007" w:rsidRDefault="00FB2829" w:rsidP="00DE6CE7">
      <w:pPr>
        <w:spacing w:line="480" w:lineRule="auto"/>
        <w:jc w:val="both"/>
        <w:rPr>
          <w:rFonts w:eastAsia="Times New Roman" w:cs="Times New Roman"/>
          <w:b/>
        </w:rPr>
      </w:pPr>
      <w:bookmarkStart w:id="5" w:name="_Hlk161907756"/>
      <w:r w:rsidRPr="007E6007">
        <w:rPr>
          <w:rFonts w:eastAsia="Times New Roman" w:cs="Times New Roman"/>
          <w:b/>
        </w:rPr>
        <w:t>Significance and innovations</w:t>
      </w:r>
    </w:p>
    <w:bookmarkEnd w:id="5"/>
    <w:p w14:paraId="28230257" w14:textId="23FB1DCD" w:rsidR="008D7892" w:rsidRPr="007E6007" w:rsidRDefault="008D7892" w:rsidP="008D7892">
      <w:pPr>
        <w:pStyle w:val="ListParagraph"/>
        <w:numPr>
          <w:ilvl w:val="0"/>
          <w:numId w:val="9"/>
        </w:numPr>
        <w:spacing w:line="480" w:lineRule="auto"/>
        <w:jc w:val="both"/>
        <w:rPr>
          <w:rFonts w:eastAsia="Times New Roman" w:cs="Times New Roman"/>
          <w:bCs/>
        </w:rPr>
      </w:pPr>
      <w:r w:rsidRPr="007E6007">
        <w:rPr>
          <w:rFonts w:eastAsia="Times New Roman" w:cs="Times New Roman"/>
          <w:bCs/>
        </w:rPr>
        <w:t>The AUTUSI atlas recognises the heterogeneous involvement of multiple joint tissues and provides a reliable means of evaluating both structural and inflammatory features specific to</w:t>
      </w:r>
      <w:r w:rsidR="00F0363E" w:rsidRPr="007E6007">
        <w:rPr>
          <w:rFonts w:eastAsia="Times New Roman" w:cs="Times New Roman"/>
          <w:bCs/>
        </w:rPr>
        <w:t xml:space="preserve"> </w:t>
      </w:r>
      <w:r w:rsidRPr="007E6007">
        <w:rPr>
          <w:rFonts w:eastAsia="Times New Roman" w:cs="Times New Roman"/>
          <w:bCs/>
        </w:rPr>
        <w:t>first MTPJ OA</w:t>
      </w:r>
    </w:p>
    <w:p w14:paraId="621D84CB" w14:textId="7EA317FB" w:rsidR="008D7892" w:rsidRPr="007E6007" w:rsidRDefault="008D7892" w:rsidP="008D7892">
      <w:pPr>
        <w:pStyle w:val="ListParagraph"/>
        <w:numPr>
          <w:ilvl w:val="0"/>
          <w:numId w:val="9"/>
        </w:numPr>
        <w:spacing w:line="480" w:lineRule="auto"/>
        <w:jc w:val="both"/>
        <w:rPr>
          <w:rFonts w:eastAsia="Times New Roman" w:cs="Times New Roman"/>
          <w:bCs/>
        </w:rPr>
      </w:pPr>
      <w:r w:rsidRPr="007E6007">
        <w:rPr>
          <w:rFonts w:eastAsia="Times New Roman" w:cs="Times New Roman"/>
          <w:bCs/>
        </w:rPr>
        <w:t>The AUTUSI atlas offers the opportunity to identify prognostic inflammatory features earlier in the course of the disease before potentially irreversible damage or disability occurs.</w:t>
      </w:r>
    </w:p>
    <w:p w14:paraId="7189F721" w14:textId="2197A485" w:rsidR="00572C85" w:rsidRPr="007E6007" w:rsidRDefault="003B1B85" w:rsidP="00456AA4">
      <w:pPr>
        <w:pStyle w:val="ListParagraph"/>
        <w:numPr>
          <w:ilvl w:val="0"/>
          <w:numId w:val="9"/>
        </w:numPr>
        <w:spacing w:line="480" w:lineRule="auto"/>
        <w:jc w:val="both"/>
        <w:rPr>
          <w:rFonts w:eastAsia="Times New Roman" w:cs="Times New Roman"/>
          <w:bCs/>
        </w:rPr>
      </w:pPr>
      <w:bookmarkStart w:id="6" w:name="_Hlk166063539"/>
      <w:r w:rsidRPr="007E6007">
        <w:rPr>
          <w:rFonts w:eastAsia="Times New Roman" w:cs="Times New Roman"/>
          <w:bCs/>
        </w:rPr>
        <w:t xml:space="preserve">Application of the AUTUSI atlas may provide an opportunity to detect inflammatory features before the point of pain and before the point of irreversible structural damage. The ability to detect </w:t>
      </w:r>
      <w:r w:rsidR="007D50BC" w:rsidRPr="007E6007">
        <w:rPr>
          <w:rFonts w:eastAsia="Times New Roman" w:cs="Times New Roman"/>
          <w:bCs/>
        </w:rPr>
        <w:t xml:space="preserve">inflammatory features of </w:t>
      </w:r>
      <w:r w:rsidRPr="007E6007">
        <w:rPr>
          <w:rFonts w:eastAsia="Times New Roman" w:cs="Times New Roman"/>
          <w:bCs/>
        </w:rPr>
        <w:t>OA before the point of irreversible structural change may provide a window of opportunity where individuals may be more responsive to interventions, thus broadening the scope and capabilities of targeted interventions to alter disease progression and symptomatic consequence</w:t>
      </w:r>
      <w:r w:rsidR="007D50BC" w:rsidRPr="007E6007">
        <w:rPr>
          <w:rFonts w:eastAsia="Times New Roman" w:cs="Times New Roman"/>
          <w:bCs/>
        </w:rPr>
        <w:t xml:space="preserve">. </w:t>
      </w:r>
      <w:r w:rsidRPr="007E6007">
        <w:rPr>
          <w:rFonts w:eastAsia="Times New Roman" w:cs="Times New Roman"/>
          <w:bCs/>
        </w:rPr>
        <w:t>Consequently, the AUTUSI Atlas will expand people's eligibility for OA research and enable the study of targeted interventions at different stages of the disease process.</w:t>
      </w:r>
      <w:bookmarkEnd w:id="6"/>
      <w:r w:rsidR="00572C85" w:rsidRPr="007E6007">
        <w:rPr>
          <w:rFonts w:eastAsia="Times New Roman" w:cs="Times New Roman"/>
          <w:b/>
          <w:sz w:val="28"/>
          <w:szCs w:val="26"/>
        </w:rPr>
        <w:br w:type="page"/>
      </w:r>
    </w:p>
    <w:p w14:paraId="1D6E0839" w14:textId="1623ABFE" w:rsidR="00523F28" w:rsidRPr="007E6007" w:rsidRDefault="00523F28" w:rsidP="00F5160B">
      <w:pPr>
        <w:spacing w:line="480" w:lineRule="auto"/>
        <w:rPr>
          <w:rFonts w:eastAsia="Calibri" w:cs="Times New Roman"/>
        </w:rPr>
      </w:pPr>
      <w:r w:rsidRPr="007E6007">
        <w:rPr>
          <w:rFonts w:eastAsia="Times New Roman" w:cs="Times New Roman"/>
          <w:b/>
          <w:sz w:val="28"/>
          <w:szCs w:val="26"/>
        </w:rPr>
        <w:lastRenderedPageBreak/>
        <w:t>Introduction</w:t>
      </w:r>
      <w:bookmarkEnd w:id="0"/>
      <w:r w:rsidRPr="007E6007">
        <w:rPr>
          <w:rFonts w:eastAsia="Times New Roman" w:cs="Times New Roman"/>
          <w:b/>
          <w:sz w:val="28"/>
          <w:szCs w:val="26"/>
        </w:rPr>
        <w:t xml:space="preserve"> </w:t>
      </w:r>
    </w:p>
    <w:p w14:paraId="213E2596" w14:textId="0D02134B"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Osteoarthritis (OA) is a prevalent, chronic, </w:t>
      </w:r>
      <w:r w:rsidR="0018265C" w:rsidRPr="007E6007">
        <w:rPr>
          <w:rFonts w:eastAsia="Calibri" w:cs="Times New Roman"/>
        </w:rPr>
        <w:t>progressive,</w:t>
      </w:r>
      <w:r w:rsidRPr="007E6007">
        <w:rPr>
          <w:rFonts w:eastAsia="Calibri" w:cs="Times New Roman"/>
        </w:rPr>
        <w:t xml:space="preserve"> and disabling joint disease that imposes a remarkable global health burden, with notable implications for the individuals affected, healthcare systems, and wider socioeconomic costs </w:t>
      </w:r>
      <w:r w:rsidRPr="007E6007">
        <w:rPr>
          <w:rFonts w:eastAsia="Calibri" w:cs="Times New Roman"/>
        </w:rPr>
        <w:fldChar w:fldCharType="begin">
          <w:fldData xml:space="preserve">PEVuZE5vdGU+PENpdGU+PEF1dGhvcj5IdW50ZXI8L0F1dGhvcj48WWVhcj4yMDE0PC9ZZWFyPjxS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IdW50ZXI8L0F1dGhvcj48WWVhcj4yMDE0PC9ZZWFyPjxS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 2)</w:t>
      </w:r>
      <w:r w:rsidRPr="007E6007">
        <w:rPr>
          <w:rFonts w:eastAsia="Calibri" w:cs="Times New Roman"/>
        </w:rPr>
        <w:fldChar w:fldCharType="end"/>
      </w:r>
      <w:r w:rsidRPr="007E6007">
        <w:rPr>
          <w:rFonts w:eastAsia="Calibri" w:cs="Times New Roman"/>
        </w:rPr>
        <w:t xml:space="preserve">. Foot OA results in functional limitations and significant impairments in balance, </w:t>
      </w:r>
      <w:r w:rsidR="0018265C" w:rsidRPr="007E6007">
        <w:rPr>
          <w:rFonts w:eastAsia="Calibri" w:cs="Times New Roman"/>
        </w:rPr>
        <w:t>strength,</w:t>
      </w:r>
      <w:r w:rsidRPr="007E6007">
        <w:rPr>
          <w:rFonts w:eastAsia="Calibri" w:cs="Times New Roman"/>
        </w:rPr>
        <w:t xml:space="preserve"> and locomotor ability, and negatively impacts work ability </w:t>
      </w:r>
      <w:r w:rsidRPr="007E6007">
        <w:rPr>
          <w:rFonts w:eastAsia="Calibri" w:cs="Times New Roman"/>
          <w:lang w:val="en-AU"/>
        </w:rPr>
        <w:fldChar w:fldCharType="begin">
          <w:fldData xml:space="preserve">PEVuZE5vdGU+PENpdGU+PEF1dGhvcj5QYXRlcnNvbjwvQXV0aG9yPjxZZWFyPjIwMTk8L1llYXI+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</w:fldData>
        </w:fldChar>
      </w:r>
      <w:r w:rsidR="00C1027F" w:rsidRPr="007E6007">
        <w:rPr>
          <w:rFonts w:eastAsia="Calibri" w:cs="Times New Roman"/>
          <w:lang w:val="en-AU"/>
        </w:rPr>
        <w:instrText xml:space="preserve"> ADDIN EN.CITE </w:instrText>
      </w:r>
      <w:r w:rsidR="00C1027F" w:rsidRPr="007E6007">
        <w:rPr>
          <w:rFonts w:eastAsia="Calibri" w:cs="Times New Roman"/>
          <w:lang w:val="en-AU"/>
        </w:rPr>
        <w:fldChar w:fldCharType="begin">
          <w:fldData xml:space="preserve">PEVuZE5vdGU+PENpdGU+PEF1dGhvcj5QYXRlcnNvbjwvQXV0aG9yPjxZZWFyPjIwMTk8L1llYXI+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</w:fldData>
        </w:fldChar>
      </w:r>
      <w:r w:rsidR="00C1027F" w:rsidRPr="007E6007">
        <w:rPr>
          <w:rFonts w:eastAsia="Calibri" w:cs="Times New Roman"/>
          <w:lang w:val="en-AU"/>
        </w:rPr>
        <w:instrText xml:space="preserve"> ADDIN EN.CITE.DATA </w:instrText>
      </w:r>
      <w:r w:rsidR="00C1027F" w:rsidRPr="007E6007">
        <w:rPr>
          <w:rFonts w:eastAsia="Calibri" w:cs="Times New Roman"/>
          <w:lang w:val="en-AU"/>
        </w:rPr>
      </w:r>
      <w:r w:rsidR="00C1027F" w:rsidRPr="007E6007">
        <w:rPr>
          <w:rFonts w:eastAsia="Calibri" w:cs="Times New Roman"/>
          <w:lang w:val="en-AU"/>
        </w:rPr>
        <w:fldChar w:fldCharType="end"/>
      </w:r>
      <w:r w:rsidRPr="007E6007">
        <w:rPr>
          <w:rFonts w:eastAsia="Calibri" w:cs="Times New Roman"/>
          <w:lang w:val="en-AU"/>
        </w:rPr>
      </w:r>
      <w:r w:rsidRPr="007E6007">
        <w:rPr>
          <w:rFonts w:eastAsia="Calibri" w:cs="Times New Roman"/>
          <w:lang w:val="en-AU"/>
        </w:rPr>
        <w:fldChar w:fldCharType="separate"/>
      </w:r>
      <w:r w:rsidR="002F6F2C" w:rsidRPr="007E6007">
        <w:rPr>
          <w:rFonts w:eastAsia="Calibri" w:cs="Times New Roman"/>
          <w:noProof/>
          <w:lang w:val="en-AU"/>
        </w:rPr>
        <w:t>(3)</w:t>
      </w:r>
      <w:r w:rsidRPr="007E6007">
        <w:rPr>
          <w:rFonts w:eastAsia="Calibri" w:cs="Times New Roman"/>
        </w:rPr>
        <w:fldChar w:fldCharType="end"/>
      </w:r>
      <w:r w:rsidRPr="007E6007">
        <w:rPr>
          <w:rFonts w:eastAsia="Calibri" w:cs="Times New Roman"/>
        </w:rPr>
        <w:t xml:space="preserve">. However, the feet are often overlooked as a site of involvement relative to other joints commonly affected by OA </w:t>
      </w:r>
      <w:r w:rsidRPr="007E6007">
        <w:rPr>
          <w:rFonts w:eastAsia="Calibri" w:cs="Times New Roman"/>
        </w:rPr>
        <w:fldChar w:fldCharType="begin"/>
      </w:r>
      <w:r w:rsidR="006D3ECA" w:rsidRPr="007E6007">
        <w:rPr>
          <w:rFonts w:eastAsia="Calibri" w:cs="Times New Roman"/>
        </w:rPr>
        <w:instrText xml:space="preserve"> ADDIN EN.CITE &lt;EndNote&gt;&lt;Cite&gt;&lt;Author&gt;Mathiessen&lt;/Author&gt;&lt;Year&gt;2021&lt;/Year&gt;&lt;RecNum&gt;15&lt;/RecNum&gt;&lt;DisplayText&gt;(4)&lt;/DisplayText&gt;&lt;record&gt;&lt;rec-number&gt;15&lt;/rec-number&gt;&lt;foreign-keys&gt;&lt;key app="EN" db-id="9wafaedrs0dtw6esr5wv0ewo5rsew5evfrd0" timestamp="1645401674"&gt;15&lt;/key&gt;&lt;/foreign-keys&gt;&lt;ref-type name="Journal Article"&gt;17&lt;/ref-type&gt;&lt;contributors&gt;&lt;authors&gt;&lt;author&gt;Mathiessen, A&lt;/author&gt;&lt;author&gt;Fjellstad, CM&lt;/author&gt;&lt;author&gt;Slatkowsky-Christensen, B&lt;/author&gt;&lt;author&gt;Kvien, TK&lt;/author&gt;&lt;author&gt;Hammer, HB&lt;/author&gt;&lt;author&gt;Haugen, IK&lt;/author&gt;&lt;/authors&gt;&lt;/contributors&gt;&lt;titles&gt;&lt;title&gt;The reliability and distribution of foot osteoarthritis assessed by ultrasound and clinical examination in a hand osteoarthritis cohort&lt;/title&gt;&lt;secondary-title&gt;Osteoarthritis Cartilage&lt;/secondary-title&gt;&lt;alt-title&gt;Osteoarthritis Cartilage&lt;/alt-title&gt;&lt;/titles&gt;&lt;periodical&gt;&lt;full-title&gt;Osteoarthritis Cartilage&lt;/full-title&gt;&lt;/periodical&gt;&lt;alt-periodical&gt;&lt;full-title&gt;Osteoarthritis Cartilage&lt;/full-title&gt;&lt;/alt-periodical&gt;&lt;pages&gt;S353-S354&lt;/pages&gt;&lt;volume&gt;29&lt;/volume&gt;&lt;dates&gt;&lt;year&gt;2021&lt;/year&gt;&lt;/dates&gt;&lt;isbn&gt;1063-4584&lt;/isbn&gt;&lt;urls&gt;&lt;/urls&gt;&lt;/record&gt;&lt;/Cite&gt;&lt;/EndNote&gt;</w:instrText>
      </w:r>
      <w:r w:rsidRPr="007E6007">
        <w:rPr>
          <w:rFonts w:eastAsia="Calibri" w:cs="Times New Roman"/>
        </w:rPr>
        <w:fldChar w:fldCharType="separate"/>
      </w:r>
      <w:r w:rsidR="002F6F2C" w:rsidRPr="007E6007">
        <w:rPr>
          <w:rFonts w:eastAsia="Calibri" w:cs="Times New Roman"/>
          <w:noProof/>
        </w:rPr>
        <w:t>(4)</w:t>
      </w:r>
      <w:r w:rsidRPr="007E6007">
        <w:rPr>
          <w:rFonts w:eastAsia="Calibri" w:cs="Times New Roman"/>
        </w:rPr>
        <w:fldChar w:fldCharType="end"/>
      </w:r>
      <w:r w:rsidRPr="007E6007">
        <w:rPr>
          <w:rFonts w:eastAsia="Calibri" w:cs="Times New Roman"/>
        </w:rPr>
        <w:t xml:space="preserve">. Within the foot, the most commonly reported affected foot site is the first metatarsophalangeal (MTPJ) </w:t>
      </w:r>
      <w:r w:rsidRPr="007E6007">
        <w:rPr>
          <w:rFonts w:eastAsia="Calibri" w:cs="Times New Roman"/>
        </w:rPr>
        <w:fldChar w:fldCharType="begin">
          <w:fldData xml:space="preserve">PEVuZE5vdGU+PENpdGU+PEF1dGhvcj5Sb2RkeTwvQXV0aG9yPjxZZWFyPjIwMTU8L1llYXI+PFJl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Sb2RkeTwvQXV0aG9yPjxZZWFyPjIwMTU8L1llYXI+PFJl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5)</w:t>
      </w:r>
      <w:r w:rsidRPr="007E6007">
        <w:rPr>
          <w:rFonts w:eastAsia="Calibri" w:cs="Times New Roman"/>
        </w:rPr>
        <w:fldChar w:fldCharType="end"/>
      </w:r>
      <w:r w:rsidRPr="007E6007">
        <w:rPr>
          <w:rFonts w:eastAsia="Calibri" w:cs="Times New Roman"/>
        </w:rPr>
        <w:t>.</w:t>
      </w:r>
    </w:p>
    <w:p w14:paraId="6834ABC7" w14:textId="77777777" w:rsidR="00523F28" w:rsidRPr="007E6007" w:rsidRDefault="00523F28" w:rsidP="002F6F2C">
      <w:pPr>
        <w:spacing w:after="0" w:line="480" w:lineRule="auto"/>
        <w:jc w:val="both"/>
        <w:rPr>
          <w:rFonts w:eastAsia="Calibri" w:cs="Times New Roman"/>
        </w:rPr>
      </w:pPr>
    </w:p>
    <w:p w14:paraId="47AEEBA7" w14:textId="1A10C44A"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The traditional view of OA as a degenerative disorder of articular cartilage resulting from normal bodily wear and tear is obsolete </w:t>
      </w:r>
      <w:r w:rsidRPr="007E6007">
        <w:rPr>
          <w:rFonts w:eastAsia="Calibri" w:cs="Times New Roman"/>
        </w:rPr>
        <w:fldChar w:fldCharType="begin">
          <w:fldData xml:space="preserve">PEVuZE5vdGU+PENpdGU+PEF1dGhvcj5TZWxsYW08L0F1dGhvcj48WWVhcj4yMDEwPC9ZZWFyPjxS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TZWxsYW08L0F1dGhvcj48WWVhcj4yMDEwPC9ZZWFyPjxS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6-8)</w:t>
      </w:r>
      <w:r w:rsidRPr="007E6007">
        <w:rPr>
          <w:rFonts w:eastAsia="Calibri" w:cs="Times New Roman"/>
        </w:rPr>
        <w:fldChar w:fldCharType="end"/>
      </w:r>
      <w:r w:rsidRPr="007E6007">
        <w:rPr>
          <w:rFonts w:eastAsia="Calibri" w:cs="Times New Roman"/>
        </w:rPr>
        <w:t xml:space="preserve">. The contemporary concept of OA emphasises the complex pathogenesis of the disease as a disorder of the joint as a whole organ, which involves not only hyaline cartilage but an additional and integrated role of bone and synovial tissue </w:t>
      </w:r>
      <w:r w:rsidRPr="007E6007">
        <w:rPr>
          <w:rFonts w:eastAsia="Calibri" w:cs="Times New Roman"/>
        </w:rPr>
        <w:fldChar w:fldCharType="begin"/>
      </w:r>
      <w:r w:rsidR="006D3ECA" w:rsidRPr="007E6007">
        <w:rPr>
          <w:rFonts w:eastAsia="Calibri" w:cs="Times New Roman"/>
        </w:rPr>
        <w:instrText xml:space="preserve"> ADDIN EN.CITE &lt;EndNote&gt;&lt;Cite&gt;&lt;Author&gt;Sellam&lt;/Author&gt;&lt;Year&gt;2010&lt;/Year&gt;&lt;RecNum&gt;32&lt;/RecNum&gt;&lt;DisplayText&gt;(6)&lt;/DisplayText&gt;&lt;record&gt;&lt;rec-number&gt;32&lt;/rec-number&gt;&lt;foreign-keys&gt;&lt;key app="EN" db-id="9wafaedrs0dtw6esr5wv0ewo5rsew5evfrd0" timestamp="1645401674"&gt;32&lt;/key&gt;&lt;/foreign-keys&gt;&lt;ref-type name="Journal Article"&gt;17&lt;/ref-type&gt;&lt;contributors&gt;&lt;authors&gt;&lt;author&gt;Sellam, J.&lt;/author&gt;&lt;author&gt;Berenbaum, F.&lt;/author&gt;&lt;/authors&gt;&lt;/contributors&gt;&lt;auth-address&gt;Pierre &amp;amp; Marie Curie University, Department of Rheumatology, AP-HP Saint-Antoine Hospital, 184 rue du Faubourg Saint-Antoine, Paris 75012, France.&lt;/auth-address&gt;&lt;titles&gt;&lt;title&gt;The role of synovitis in pathophysiology and clinical symptoms of osteoarthritis&lt;/title&gt;&lt;secondary-title&gt;Nat Rev Rheumatol&lt;/secondary-title&gt;&lt;/titles&gt;&lt;periodical&gt;&lt;full-title&gt;Nat Rev Rheumatol&lt;/full-title&gt;&lt;/periodical&gt;&lt;pages&gt;625-35&lt;/pages&gt;&lt;volume&gt;6&lt;/volume&gt;&lt;number&gt;11&lt;/number&gt;&lt;edition&gt;20101005&lt;/edition&gt;&lt;keywords&gt;&lt;keyword&gt;Cartilage/diagnostic imaging/pathology/physiopathology&lt;/keyword&gt;&lt;keyword&gt;Disease Progression&lt;/keyword&gt;&lt;keyword&gt;Humans&lt;/keyword&gt;&lt;keyword&gt;Inflammation/physiopathology&lt;/keyword&gt;&lt;keyword&gt;Magnetic Resonance Imaging&lt;/keyword&gt;&lt;keyword&gt;Osteoarthritis/*physiopathology&lt;/keyword&gt;&lt;keyword&gt;Synovitis/diagnostic imaging/pathology/*physiopathology&lt;/keyword&gt;&lt;keyword&gt;Ultrasonography, Doppler&lt;/keyword&gt;&lt;/keywords&gt;&lt;dates&gt;&lt;year&gt;2010&lt;/year&gt;&lt;pub-dates&gt;&lt;date&gt;Nov&lt;/date&gt;&lt;/pub-dates&gt;&lt;/dates&gt;&lt;isbn&gt;1759-4804 (Electronic)&amp;#xD;1759-4790 (Linking)&lt;/isbn&gt;&lt;accession-num&gt;20924410&lt;/accession-num&gt;&lt;urls&gt;&lt;related-urls&gt;&lt;url&gt;https://www.ncbi.nlm.nih.gov/pubmed/20924410&lt;/url&gt;&lt;/related-urls&gt;&lt;/urls&gt;&lt;electronic-resource-num&gt;10.1038/nrrheum.2010.159&lt;/electronic-resource-num&gt;&lt;remote-database-name&gt;Medline&lt;/remote-database-name&gt;&lt;remote-database-provider&gt;NLM&lt;/remote-database-provider&gt;&lt;/record&gt;&lt;/Cite&gt;&lt;/EndNote&gt;</w:instrText>
      </w:r>
      <w:r w:rsidRPr="007E6007">
        <w:rPr>
          <w:rFonts w:eastAsia="Calibri" w:cs="Times New Roman"/>
        </w:rPr>
        <w:fldChar w:fldCharType="separate"/>
      </w:r>
      <w:r w:rsidR="002F6F2C" w:rsidRPr="007E6007">
        <w:rPr>
          <w:rFonts w:eastAsia="Calibri" w:cs="Times New Roman"/>
          <w:noProof/>
        </w:rPr>
        <w:t>(6)</w:t>
      </w:r>
      <w:r w:rsidRPr="007E6007">
        <w:rPr>
          <w:rFonts w:eastAsia="Calibri" w:cs="Times New Roman"/>
        </w:rPr>
        <w:fldChar w:fldCharType="end"/>
      </w:r>
      <w:r w:rsidRPr="007E6007">
        <w:rPr>
          <w:rFonts w:eastAsia="Calibri" w:cs="Times New Roman"/>
        </w:rPr>
        <w:t xml:space="preserve">. Attention has </w:t>
      </w:r>
      <w:r w:rsidRPr="007E6007">
        <w:rPr>
          <w:rFonts w:eastAsia="Calibri" w:cs="Times New Roman"/>
          <w:lang w:val="en-GB"/>
        </w:rPr>
        <w:t xml:space="preserve">now turned to the prognostic value and role of inflammatory markers </w:t>
      </w:r>
      <w:r w:rsidRPr="007E6007">
        <w:rPr>
          <w:rFonts w:eastAsia="Calibri" w:cs="Times New Roman"/>
        </w:rPr>
        <w:fldChar w:fldCharType="begin">
          <w:fldData xml:space="preserve">PEVuZE5vdGU+PENpdGU+PEF1dGhvcj5Sb2JpbnNvbjwvQXV0aG9yPjxZZWFyPjIwMTY8L1llYXI+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Sb2JpbnNvbjwvQXV0aG9yPjxZZWFyPjIwMTY8L1llYXI+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6, 9, 10)</w:t>
      </w:r>
      <w:r w:rsidRPr="007E6007">
        <w:rPr>
          <w:rFonts w:eastAsia="Calibri" w:cs="Times New Roman"/>
        </w:rPr>
        <w:fldChar w:fldCharType="end"/>
      </w:r>
      <w:r w:rsidRPr="007E6007">
        <w:rPr>
          <w:rFonts w:eastAsia="Calibri" w:cs="Times New Roman"/>
        </w:rPr>
        <w:t xml:space="preserve">, with several studies reporting an association between active synovitis and structural OA progression </w:t>
      </w:r>
      <w:r w:rsidRPr="007E6007">
        <w:rPr>
          <w:rFonts w:eastAsia="Calibri" w:cs="Times New Roman"/>
        </w:rPr>
        <w:fldChar w:fldCharType="begin">
          <w:fldData xml:space="preserve">PEVuZE5vdGU+PENpdGU+PEF1dGhvcj5NYW5jYXJlbGxhPC9BdXRob3I+PFllYXI+MjAxNTwvWWVh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YW5jYXJlbGxhPC9BdXRob3I+PFllYXI+MjAxNTwvWWVh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1-14)</w:t>
      </w:r>
      <w:r w:rsidRPr="007E6007">
        <w:rPr>
          <w:rFonts w:eastAsia="Calibri" w:cs="Times New Roman"/>
        </w:rPr>
        <w:fldChar w:fldCharType="end"/>
      </w:r>
      <w:r w:rsidRPr="007E6007">
        <w:rPr>
          <w:rFonts w:eastAsia="Calibri" w:cs="Times New Roman"/>
        </w:rPr>
        <w:t xml:space="preserve">. </w:t>
      </w:r>
    </w:p>
    <w:p w14:paraId="1C9330E6" w14:textId="77777777" w:rsidR="00523F28" w:rsidRPr="007E6007" w:rsidRDefault="00523F28" w:rsidP="002F6F2C">
      <w:pPr>
        <w:spacing w:after="0" w:line="480" w:lineRule="auto"/>
        <w:jc w:val="both"/>
        <w:rPr>
          <w:rFonts w:eastAsia="Calibri" w:cs="Times New Roman"/>
        </w:rPr>
      </w:pPr>
    </w:p>
    <w:p w14:paraId="55C7A91E" w14:textId="7255F58B"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The development of the radiographic La Trobe Foot Atlas (LFA) </w:t>
      </w:r>
      <w:r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5)</w:t>
      </w:r>
      <w:r w:rsidRPr="007E6007">
        <w:rPr>
          <w:rFonts w:eastAsia="Calibri" w:cs="Times New Roman"/>
        </w:rPr>
        <w:fldChar w:fldCharType="end"/>
      </w:r>
      <w:r w:rsidRPr="007E6007">
        <w:rPr>
          <w:rFonts w:eastAsia="Calibri" w:cs="Times New Roman"/>
        </w:rPr>
        <w:t xml:space="preserve"> led to significant improvements in estimating</w:t>
      </w:r>
      <w:r w:rsidR="00D0685C" w:rsidRPr="007E6007">
        <w:rPr>
          <w:rFonts w:eastAsia="Calibri" w:cs="Times New Roman"/>
        </w:rPr>
        <w:t xml:space="preserve"> foot OA</w:t>
      </w:r>
      <w:r w:rsidRPr="007E6007">
        <w:rPr>
          <w:rFonts w:eastAsia="Calibri" w:cs="Times New Roman"/>
        </w:rPr>
        <w:t xml:space="preserve"> disease prevalence </w:t>
      </w:r>
      <w:r w:rsidRPr="007E6007">
        <w:rPr>
          <w:rFonts w:eastAsia="Calibri" w:cs="Times New Roman"/>
        </w:rPr>
        <w:fldChar w:fldCharType="begin">
          <w:fldData xml:space="preserve">PEVuZE5vdGU+PENpdGU+PEF1dGhvcj5NZW56PC9BdXRob3I+PFllYXI+MjAxNTwvWWVhcj48UmVj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ZW56PC9BdXRob3I+PFllYXI+MjAxNTwvWWVhcj48UmVj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6)</w:t>
      </w:r>
      <w:r w:rsidRPr="007E6007">
        <w:rPr>
          <w:rFonts w:eastAsia="Calibri" w:cs="Times New Roman"/>
        </w:rPr>
        <w:fldChar w:fldCharType="end"/>
      </w:r>
      <w:r w:rsidRPr="007E6007">
        <w:rPr>
          <w:rFonts w:eastAsia="Calibri" w:cs="Times New Roman"/>
        </w:rPr>
        <w:t xml:space="preserve">, as well as understanding different patterns of foot joint involvement </w:t>
      </w:r>
      <w:r w:rsidRPr="007E6007">
        <w:rPr>
          <w:rFonts w:eastAsia="Calibri" w:cs="Times New Roman"/>
        </w:rPr>
        <w:fldChar w:fldCharType="begin">
          <w:fldData xml:space="preserve">PEVuZE5vdGU+PENpdGU+PEF1dGhvcj5SYXRob2Q8L0F1dGhvcj48WWVhcj4yMDE2PC9ZZWFyPjxS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SYXRob2Q8L0F1dGhvcj48WWVhcj4yMDE2PC9ZZWFyPjxS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7)</w:t>
      </w:r>
      <w:r w:rsidRPr="007E6007">
        <w:rPr>
          <w:rFonts w:eastAsia="Calibri" w:cs="Times New Roman"/>
        </w:rPr>
        <w:fldChar w:fldCharType="end"/>
      </w:r>
      <w:r w:rsidRPr="007E6007">
        <w:rPr>
          <w:rFonts w:eastAsia="Calibri" w:cs="Times New Roman"/>
        </w:rPr>
        <w:t xml:space="preserve">. However, the current method of diagnosing OA by conventional radiography remains reactive and captures OA later in the disease process, once the condition is significantly advanced </w:t>
      </w:r>
      <w:r w:rsidRPr="007E6007">
        <w:rPr>
          <w:rFonts w:eastAsia="Calibri" w:cs="Times New Roman"/>
          <w:lang w:val="en-AU"/>
        </w:rPr>
        <w:fldChar w:fldCharType="begin">
          <w:fldData xml:space="preserve">PEVuZE5vdGU+PENpdGU+PEF1dGhvcj5NZW56PC9BdXRob3I+PFllYXI+MjAwNzwvWWVhcj48UmVj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</w:fldData>
        </w:fldChar>
      </w:r>
      <w:r w:rsidR="006D3ECA" w:rsidRPr="007E6007">
        <w:rPr>
          <w:rFonts w:eastAsia="Calibri" w:cs="Times New Roman"/>
          <w:lang w:val="en-AU"/>
        </w:rPr>
        <w:instrText xml:space="preserve"> ADDIN EN.CITE </w:instrText>
      </w:r>
      <w:r w:rsidR="006D3ECA" w:rsidRPr="007E6007">
        <w:rPr>
          <w:rFonts w:eastAsia="Calibri" w:cs="Times New Roman"/>
          <w:lang w:val="en-AU"/>
        </w:rPr>
        <w:fldChar w:fldCharType="begin">
          <w:fldData xml:space="preserve">PEVuZE5vdGU+PENpdGU+PEF1dGhvcj5NZW56PC9BdXRob3I+PFllYXI+MjAwNzwvWWVhcj48UmVj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</w:fldData>
        </w:fldChar>
      </w:r>
      <w:r w:rsidR="006D3ECA" w:rsidRPr="007E6007">
        <w:rPr>
          <w:rFonts w:eastAsia="Calibri" w:cs="Times New Roman"/>
          <w:lang w:val="en-AU"/>
        </w:rPr>
        <w:instrText xml:space="preserve"> ADDIN EN.CITE.DATA </w:instrText>
      </w:r>
      <w:r w:rsidR="006D3ECA" w:rsidRPr="007E6007">
        <w:rPr>
          <w:rFonts w:eastAsia="Calibri" w:cs="Times New Roman"/>
          <w:lang w:val="en-AU"/>
        </w:rPr>
      </w:r>
      <w:r w:rsidR="006D3ECA" w:rsidRPr="007E6007">
        <w:rPr>
          <w:rFonts w:eastAsia="Calibri" w:cs="Times New Roman"/>
          <w:lang w:val="en-AU"/>
        </w:rPr>
        <w:fldChar w:fldCharType="end"/>
      </w:r>
      <w:r w:rsidRPr="007E6007">
        <w:rPr>
          <w:rFonts w:eastAsia="Calibri" w:cs="Times New Roman"/>
          <w:lang w:val="en-AU"/>
        </w:rPr>
      </w:r>
      <w:r w:rsidRPr="007E6007">
        <w:rPr>
          <w:rFonts w:eastAsia="Calibri" w:cs="Times New Roman"/>
          <w:lang w:val="en-AU"/>
        </w:rPr>
        <w:fldChar w:fldCharType="separate"/>
      </w:r>
      <w:r w:rsidR="002F6F2C" w:rsidRPr="007E6007">
        <w:rPr>
          <w:rFonts w:eastAsia="Calibri" w:cs="Times New Roman"/>
          <w:noProof/>
          <w:lang w:val="en-AU"/>
        </w:rPr>
        <w:t>(15, 18)</w:t>
      </w:r>
      <w:r w:rsidRPr="007E6007">
        <w:rPr>
          <w:rFonts w:eastAsia="Calibri" w:cs="Times New Roman"/>
        </w:rPr>
        <w:fldChar w:fldCharType="end"/>
      </w:r>
      <w:r w:rsidRPr="007E6007">
        <w:rPr>
          <w:rFonts w:eastAsia="Calibri" w:cs="Times New Roman"/>
        </w:rPr>
        <w:t xml:space="preserve">. </w:t>
      </w:r>
      <w:r w:rsidRPr="007E6007">
        <w:rPr>
          <w:rFonts w:eastAsia="Calibri" w:cs="Times New Roman"/>
          <w:lang w:val="en-AU"/>
        </w:rPr>
        <w:t xml:space="preserve">This necessitates a new model of diagnosis and care for OA </w:t>
      </w:r>
      <w:r w:rsidRPr="007E6007">
        <w:rPr>
          <w:rFonts w:eastAsia="Calibri" w:cs="Times New Roman"/>
        </w:rPr>
        <w:t>that is proactive and preventative. More advanced modalities, including magnetic resonance imaging (MRI) and ultrasound</w:t>
      </w:r>
      <w:r w:rsidR="00F0363E" w:rsidRPr="007E6007">
        <w:rPr>
          <w:rFonts w:eastAsia="Calibri" w:cs="Times New Roman"/>
        </w:rPr>
        <w:t xml:space="preserve"> (US)</w:t>
      </w:r>
      <w:r w:rsidRPr="007E6007">
        <w:rPr>
          <w:rFonts w:eastAsia="Calibri" w:cs="Times New Roman"/>
        </w:rPr>
        <w:t xml:space="preserve"> imaging have emerged as more accurate evaluators of both bone and soft tissue abnormalities in foot OA </w:t>
      </w:r>
      <w:r w:rsidRPr="007E6007">
        <w:rPr>
          <w:rFonts w:eastAsia="Calibri" w:cs="Times New Roman"/>
        </w:rPr>
        <w:fldChar w:fldCharType="begin">
          <w:fldData xml:space="preserve">PEVuZE5vdGU+PENpdGU+PEF1dGhvcj5NdW50ZWFudTwvQXV0aG9yPjxZZWFyPjIwMjA8L1llYXI+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dW50ZWFudTwvQXV0aG9yPjxZZWFyPjIwMjA8L1llYXI+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9, 20)</w:t>
      </w:r>
      <w:r w:rsidRPr="007E6007">
        <w:rPr>
          <w:rFonts w:eastAsia="Calibri" w:cs="Times New Roman"/>
        </w:rPr>
        <w:fldChar w:fldCharType="end"/>
      </w:r>
      <w:r w:rsidRPr="007E6007">
        <w:rPr>
          <w:rFonts w:eastAsia="Calibri" w:cs="Times New Roman"/>
        </w:rPr>
        <w:t xml:space="preserve">. </w:t>
      </w:r>
      <w:r w:rsidR="00F0363E" w:rsidRPr="007E6007">
        <w:rPr>
          <w:rFonts w:eastAsia="Calibri" w:cs="Times New Roman"/>
        </w:rPr>
        <w:t>Magnetic resonance imaging</w:t>
      </w:r>
      <w:r w:rsidRPr="007E6007">
        <w:rPr>
          <w:rFonts w:eastAsia="Calibri" w:cs="Times New Roman"/>
        </w:rPr>
        <w:t xml:space="preserve"> has played a principal role in changing the understanding of OA pathologies when evaluating OA as a whole organ disease </w:t>
      </w:r>
      <w:r w:rsidRPr="007E6007">
        <w:rPr>
          <w:rFonts w:eastAsia="Calibri" w:cs="Times New Roman"/>
        </w:rPr>
        <w:fldChar w:fldCharType="begin">
          <w:fldData xml:space="preserve">PEVuZE5vdGU+PENpdGU+PEF1dGhvcj5Mb2VzZXI8L0F1dGhvcj48WWVhcj4yMDEyPC9ZZWFyPjxS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Mb2VzZXI8L0F1dGhvcj48WWVhcj4yMDEyPC9ZZWFyPjxS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0, 21)</w:t>
      </w:r>
      <w:r w:rsidRPr="007E6007">
        <w:rPr>
          <w:rFonts w:eastAsia="Calibri" w:cs="Times New Roman"/>
        </w:rPr>
        <w:fldChar w:fldCharType="end"/>
      </w:r>
      <w:r w:rsidRPr="007E6007">
        <w:rPr>
          <w:rFonts w:eastAsia="Calibri" w:cs="Times New Roman"/>
        </w:rPr>
        <w:t xml:space="preserve">. Munteanu et al. </w:t>
      </w:r>
      <w:r w:rsidRPr="007E6007">
        <w:rPr>
          <w:rFonts w:eastAsia="Calibri" w:cs="Times New Roman"/>
        </w:rPr>
        <w:fldChar w:fldCharType="begin">
          <w:fldData xml:space="preserve">PEVuZE5vdGU+PENpdGU+PEF1dGhvcj5NdW50ZWFudTwvQXV0aG9yPjxZZWFyPjIwMjA8L1llYXI+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dW50ZWFudTwvQXV0aG9yPjxZZWFyPjIwMjA8L1llYXI+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9)</w:t>
      </w:r>
      <w:r w:rsidRPr="007E6007">
        <w:rPr>
          <w:rFonts w:eastAsia="Calibri" w:cs="Times New Roman"/>
        </w:rPr>
        <w:fldChar w:fldCharType="end"/>
      </w:r>
      <w:r w:rsidRPr="007E6007">
        <w:rPr>
          <w:rFonts w:eastAsia="Calibri" w:cs="Times New Roman"/>
        </w:rPr>
        <w:t xml:space="preserve"> </w:t>
      </w:r>
      <w:r w:rsidRPr="007E6007">
        <w:rPr>
          <w:rFonts w:eastAsia="Calibri" w:cs="Times New Roman"/>
        </w:rPr>
        <w:lastRenderedPageBreak/>
        <w:t xml:space="preserve">recently developed an MRI atlas for the assessment of first MTPJ OA which demonstrated excellent intra-examiner and inter-examiner reproducibility </w:t>
      </w:r>
      <w:r w:rsidRPr="007E6007">
        <w:rPr>
          <w:rFonts w:eastAsia="Calibri" w:cs="Times New Roman"/>
        </w:rPr>
        <w:fldChar w:fldCharType="begin">
          <w:fldData xml:space="preserve">PEVuZE5vdGU+PENpdGU+PEF1dGhvcj5NdW50ZWFudTwvQXV0aG9yPjxZZWFyPjIwMjA8L1llYXI+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dW50ZWFudTwvQXV0aG9yPjxZZWFyPjIwMjA8L1llYXI+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9, 22)</w:t>
      </w:r>
      <w:r w:rsidRPr="007E6007">
        <w:rPr>
          <w:rFonts w:eastAsia="Calibri" w:cs="Times New Roman"/>
        </w:rPr>
        <w:fldChar w:fldCharType="end"/>
      </w:r>
      <w:r w:rsidRPr="007E6007">
        <w:rPr>
          <w:rFonts w:eastAsia="Calibri" w:cs="Times New Roman"/>
        </w:rPr>
        <w:t xml:space="preserve">. However, shortcomings for MRI include high costs, prolonged duration of image acquisition, limited availability in community care, and it is contraindicated in certain conditions such as metal implants </w:t>
      </w:r>
      <w:r w:rsidRPr="007E6007">
        <w:rPr>
          <w:rFonts w:eastAsia="Calibri" w:cs="Times New Roman"/>
        </w:rPr>
        <w:fldChar w:fldCharType="begin">
          <w:fldData xml:space="preserve">PEVuZE5vdGU+PENpdGU+PEF1dGhvcj5IYXlhc2hpPC9BdXRob3I+PFllYXI+MjAxODwvWWVhcj48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IYXlhc2hpPC9BdXRob3I+PFllYXI+MjAxODwvWWVhcj48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23, 24)</w:t>
      </w:r>
      <w:r w:rsidRPr="007E6007">
        <w:rPr>
          <w:rFonts w:eastAsia="Calibri" w:cs="Times New Roman"/>
        </w:rPr>
        <w:fldChar w:fldCharType="end"/>
      </w:r>
      <w:r w:rsidRPr="007E6007">
        <w:rPr>
          <w:rFonts w:eastAsia="Calibri" w:cs="Times New Roman"/>
        </w:rPr>
        <w:t>. Notably, Oo et al.</w:t>
      </w:r>
      <w:r w:rsidR="00471184" w:rsidRPr="007E6007">
        <w:rPr>
          <w:rFonts w:eastAsia="Calibri" w:cs="Times New Roman"/>
          <w:vertAlign w:val="superscript"/>
        </w:rPr>
        <w:fldChar w:fldCharType="begin">
          <w:fldData xml:space="preserve">PEVuZE5vdGU+PENpdGU+PEF1dGhvcj5PbzwvQXV0aG9yPjxZZWFyPjIwMjI8L1llYXI+PFJlY051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=
</w:fldData>
        </w:fldChar>
      </w:r>
      <w:r w:rsidR="00471184" w:rsidRPr="007E6007">
        <w:rPr>
          <w:rFonts w:eastAsia="Calibri" w:cs="Times New Roman"/>
          <w:vertAlign w:val="superscript"/>
        </w:rPr>
        <w:instrText xml:space="preserve"> ADDIN EN.CITE </w:instrText>
      </w:r>
      <w:r w:rsidR="00471184" w:rsidRPr="007E6007">
        <w:rPr>
          <w:rFonts w:eastAsia="Calibri" w:cs="Times New Roman"/>
          <w:vertAlign w:val="superscript"/>
        </w:rPr>
        <w:fldChar w:fldCharType="begin">
          <w:fldData xml:space="preserve">PEVuZE5vdGU+PENpdGU+PEF1dGhvcj5PbzwvQXV0aG9yPjxZZWFyPjIwMjI8L1llYXI+PFJlY051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=
</w:fldData>
        </w:fldChar>
      </w:r>
      <w:r w:rsidR="00471184" w:rsidRPr="007E6007">
        <w:rPr>
          <w:rFonts w:eastAsia="Calibri" w:cs="Times New Roman"/>
          <w:vertAlign w:val="superscript"/>
        </w:rPr>
        <w:instrText xml:space="preserve"> ADDIN EN.CITE.DATA </w:instrText>
      </w:r>
      <w:r w:rsidR="00471184" w:rsidRPr="007E6007">
        <w:rPr>
          <w:rFonts w:eastAsia="Calibri" w:cs="Times New Roman"/>
          <w:vertAlign w:val="superscript"/>
        </w:rPr>
      </w:r>
      <w:r w:rsidR="00471184" w:rsidRPr="007E6007">
        <w:rPr>
          <w:rFonts w:eastAsia="Calibri" w:cs="Times New Roman"/>
          <w:vertAlign w:val="superscript"/>
        </w:rPr>
        <w:fldChar w:fldCharType="end"/>
      </w:r>
      <w:r w:rsidR="00471184" w:rsidRPr="007E6007">
        <w:rPr>
          <w:rFonts w:eastAsia="Calibri" w:cs="Times New Roman"/>
          <w:vertAlign w:val="superscript"/>
        </w:rPr>
      </w:r>
      <w:r w:rsidR="00471184" w:rsidRPr="007E6007">
        <w:rPr>
          <w:rFonts w:eastAsia="Calibri" w:cs="Times New Roman"/>
          <w:vertAlign w:val="superscript"/>
        </w:rPr>
        <w:fldChar w:fldCharType="separate"/>
      </w:r>
      <w:r w:rsidR="00471184" w:rsidRPr="007E6007">
        <w:rPr>
          <w:rFonts w:eastAsia="Calibri" w:cs="Times New Roman"/>
          <w:noProof/>
          <w:vertAlign w:val="superscript"/>
        </w:rPr>
        <w:t>(25)</w:t>
      </w:r>
      <w:r w:rsidR="00471184" w:rsidRPr="007E6007">
        <w:rPr>
          <w:rFonts w:eastAsia="Calibri" w:cs="Times New Roman"/>
          <w:vertAlign w:val="superscript"/>
        </w:rPr>
        <w:fldChar w:fldCharType="end"/>
      </w:r>
      <w:r w:rsidRPr="007E6007">
        <w:rPr>
          <w:rFonts w:eastAsia="Calibri" w:cs="Times New Roman"/>
        </w:rPr>
        <w:t xml:space="preserve"> demonstrated that the correlations between quantitative knee OA US features and corresponding MRI findings were very strong (ICC range = 0.85–0.98) </w:t>
      </w:r>
      <w:r w:rsidRPr="007E6007">
        <w:rPr>
          <w:rFonts w:eastAsia="Calibri" w:cs="Times New Roman"/>
        </w:rPr>
        <w:fldChar w:fldCharType="begin">
          <w:fldData xml:space="preserve">PEVuZE5vdGU+PENpdGU+PEF1dGhvcj5PbzwvQXV0aG9yPjxZZWFyPjIwMjI8L1llYXI+PFJlY051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=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PbzwvQXV0aG9yPjxZZWFyPjIwMjI8L1llYXI+PFJlY051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=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25)</w:t>
      </w:r>
      <w:r w:rsidRPr="007E6007">
        <w:rPr>
          <w:rFonts w:eastAsia="Calibri" w:cs="Times New Roman"/>
        </w:rPr>
        <w:fldChar w:fldCharType="end"/>
      </w:r>
      <w:r w:rsidRPr="007E6007">
        <w:rPr>
          <w:rFonts w:eastAsia="Calibri" w:cs="Times New Roman"/>
        </w:rPr>
        <w:t>.</w:t>
      </w:r>
      <w:r w:rsidRPr="007E6007">
        <w:rPr>
          <w:rFonts w:ascii="MaisonNeue" w:eastAsia="Calibri" w:hAnsi="MaisonNeue" w:cs="Times New Roman"/>
          <w:shd w:val="clear" w:color="auto" w:fill="FFFFFF"/>
        </w:rPr>
        <w:t xml:space="preserve"> </w:t>
      </w:r>
    </w:p>
    <w:p w14:paraId="67AFBB43" w14:textId="77777777" w:rsidR="00523F28" w:rsidRPr="007E6007" w:rsidRDefault="00523F28" w:rsidP="002F6F2C">
      <w:pPr>
        <w:spacing w:after="0" w:line="480" w:lineRule="auto"/>
        <w:jc w:val="both"/>
        <w:rPr>
          <w:rFonts w:eastAsia="Calibri" w:cs="Times New Roman"/>
        </w:rPr>
      </w:pPr>
    </w:p>
    <w:p w14:paraId="5BAFF199" w14:textId="1F601A2D" w:rsidR="00523F28" w:rsidRPr="007E6007" w:rsidRDefault="00F0363E" w:rsidP="002F6F2C">
      <w:pPr>
        <w:spacing w:after="0" w:line="480" w:lineRule="auto"/>
        <w:jc w:val="both"/>
        <w:rPr>
          <w:rFonts w:eastAsia="Calibri" w:cs="Times New Roman"/>
          <w:lang w:val="en-US"/>
        </w:rPr>
      </w:pPr>
      <w:r w:rsidRPr="007E6007">
        <w:rPr>
          <w:rFonts w:eastAsia="Calibri" w:cs="Times New Roman"/>
        </w:rPr>
        <w:t xml:space="preserve">Ultrasound imaging </w:t>
      </w:r>
      <w:r w:rsidR="00523F28" w:rsidRPr="007E6007">
        <w:rPr>
          <w:rFonts w:eastAsia="Calibri" w:cs="Times New Roman"/>
        </w:rPr>
        <w:t xml:space="preserve">potentially affords inherent advantages for the diagnosis of first MTPJ OA. </w:t>
      </w:r>
      <w:r w:rsidR="008635A2" w:rsidRPr="007E6007">
        <w:rPr>
          <w:rFonts w:eastAsia="Calibri" w:cs="Times New Roman"/>
        </w:rPr>
        <w:t xml:space="preserve">Ultrasound </w:t>
      </w:r>
      <w:r w:rsidRPr="007E6007">
        <w:rPr>
          <w:rFonts w:eastAsia="Calibri" w:cs="Times New Roman"/>
        </w:rPr>
        <w:t xml:space="preserve">imaging </w:t>
      </w:r>
      <w:r w:rsidR="00523F28" w:rsidRPr="007E6007">
        <w:rPr>
          <w:rFonts w:eastAsia="Calibri" w:cs="Times New Roman"/>
        </w:rPr>
        <w:t xml:space="preserve">can </w:t>
      </w:r>
      <w:r w:rsidR="00523F28" w:rsidRPr="007E6007">
        <w:rPr>
          <w:rFonts w:eastAsia="Calibri" w:cs="Times New Roman"/>
          <w:lang w:val="en-US"/>
        </w:rPr>
        <w:t xml:space="preserve">be </w:t>
      </w:r>
      <w:r w:rsidR="00523F28" w:rsidRPr="007E6007">
        <w:rPr>
          <w:rFonts w:eastAsia="Calibri" w:cs="Times New Roman"/>
        </w:rPr>
        <w:t>performed chairside</w:t>
      </w:r>
      <w:r w:rsidRPr="007E6007">
        <w:rPr>
          <w:rFonts w:eastAsia="Calibri" w:cs="Times New Roman"/>
        </w:rPr>
        <w:t>,</w:t>
      </w:r>
      <w:r w:rsidR="00523F28" w:rsidRPr="007E6007">
        <w:rPr>
          <w:rFonts w:eastAsia="Calibri" w:cs="Times New Roman"/>
        </w:rPr>
        <w:t xml:space="preserve"> has the ability </w:t>
      </w:r>
      <w:r w:rsidR="00523F28" w:rsidRPr="007E6007">
        <w:rPr>
          <w:rFonts w:eastAsia="Calibri" w:cs="Times New Roman"/>
          <w:lang w:val="en-US"/>
        </w:rPr>
        <w:t>to</w:t>
      </w:r>
      <w:r w:rsidR="00523F28" w:rsidRPr="007E6007">
        <w:rPr>
          <w:rFonts w:eastAsia="Calibri" w:cs="Times New Roman"/>
        </w:rPr>
        <w:t xml:space="preserve"> </w:t>
      </w:r>
      <w:r w:rsidR="00523F28" w:rsidRPr="007E6007">
        <w:rPr>
          <w:rFonts w:eastAsia="Calibri" w:cs="Times New Roman"/>
          <w:lang w:val="en-US"/>
        </w:rPr>
        <w:t xml:space="preserve">detect </w:t>
      </w:r>
      <w:r w:rsidR="00523F28" w:rsidRPr="007E6007">
        <w:rPr>
          <w:rFonts w:eastAsia="Calibri" w:cs="Times New Roman"/>
        </w:rPr>
        <w:t>inflammatory joint pathology that is otherwise not detected by clinical examination</w:t>
      </w:r>
      <w:r w:rsidRPr="007E6007">
        <w:rPr>
          <w:rFonts w:eastAsia="Calibri" w:cs="Times New Roman"/>
        </w:rPr>
        <w:t>,</w:t>
      </w:r>
      <w:r w:rsidR="00523F28" w:rsidRPr="007E6007">
        <w:rPr>
          <w:rFonts w:eastAsia="Calibri" w:cs="Times New Roman"/>
        </w:rPr>
        <w:t xml:space="preserve"> </w:t>
      </w:r>
      <w:r w:rsidR="00523F28" w:rsidRPr="007E6007">
        <w:rPr>
          <w:rFonts w:eastAsia="Calibri" w:cs="Times New Roman"/>
        </w:rPr>
        <w:fldChar w:fldCharType="begin">
          <w:fldData xml:space="preserve">PEVuZE5vdGU+PENpdGU+PEF1dGhvcj5XYWtlZmllbGQ8L0F1dGhvcj48WWVhcj4yMDA0PC9ZZWFy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XYWtlZmllbGQ8L0F1dGhvcj48WWVhcj4yMDA0PC9ZZWFy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00523F28" w:rsidRPr="007E6007">
        <w:rPr>
          <w:rFonts w:eastAsia="Calibri" w:cs="Times New Roman"/>
        </w:rPr>
      </w:r>
      <w:r w:rsidR="00523F28" w:rsidRPr="007E6007">
        <w:rPr>
          <w:rFonts w:eastAsia="Calibri" w:cs="Times New Roman"/>
        </w:rPr>
        <w:fldChar w:fldCharType="separate"/>
      </w:r>
      <w:r w:rsidR="002F6F2C" w:rsidRPr="007E6007">
        <w:rPr>
          <w:rFonts w:eastAsia="Calibri" w:cs="Times New Roman"/>
          <w:noProof/>
        </w:rPr>
        <w:t>(26, 27)</w:t>
      </w:r>
      <w:r w:rsidR="00523F28" w:rsidRPr="007E6007">
        <w:rPr>
          <w:rFonts w:eastAsia="Calibri" w:cs="Times New Roman"/>
        </w:rPr>
        <w:fldChar w:fldCharType="end"/>
      </w:r>
      <w:r w:rsidR="00523F28" w:rsidRPr="007E6007">
        <w:rPr>
          <w:rFonts w:eastAsia="Calibri" w:cs="Times New Roman"/>
        </w:rPr>
        <w:t xml:space="preserve"> </w:t>
      </w:r>
      <w:r w:rsidR="00523F28" w:rsidRPr="007E6007">
        <w:rPr>
          <w:rFonts w:eastAsia="Calibri" w:cs="Times New Roman"/>
          <w:lang w:val="en-US"/>
        </w:rPr>
        <w:t xml:space="preserve">and can reliably quantify both bone and soft tissue </w:t>
      </w:r>
      <w:r w:rsidR="00523F28" w:rsidRPr="007E6007">
        <w:rPr>
          <w:rFonts w:eastAsia="Calibri" w:cs="Times New Roman"/>
        </w:rPr>
        <w:t xml:space="preserve">abnormalities </w:t>
      </w:r>
      <w:r w:rsidR="00523F28" w:rsidRPr="007E6007">
        <w:rPr>
          <w:rFonts w:eastAsia="Calibri" w:cs="Times New Roman"/>
          <w:lang w:val="en-US"/>
        </w:rPr>
        <w:fldChar w:fldCharType="begin">
          <w:fldData xml:space="preserve">PEVuZE5vdGU+PENpdGU+PEF1dGhvcj5TYWtlbGxhcmlvdTwvQXV0aG9yPjxZZWFyPjIwMTc8L1ll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</w:fldData>
        </w:fldChar>
      </w:r>
      <w:r w:rsidR="006D3ECA" w:rsidRPr="007E6007">
        <w:rPr>
          <w:rFonts w:eastAsia="Calibri" w:cs="Times New Roman"/>
          <w:lang w:val="en-US"/>
        </w:rPr>
        <w:instrText xml:space="preserve"> ADDIN EN.CITE </w:instrText>
      </w:r>
      <w:r w:rsidR="006D3ECA" w:rsidRPr="007E6007">
        <w:rPr>
          <w:rFonts w:eastAsia="Calibri" w:cs="Times New Roman"/>
          <w:lang w:val="en-US"/>
        </w:rPr>
        <w:fldChar w:fldCharType="begin">
          <w:fldData xml:space="preserve">PEVuZE5vdGU+PENpdGU+PEF1dGhvcj5TYWtlbGxhcmlvdTwvQXV0aG9yPjxZZWFyPjIwMTc8L1ll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</w:fldData>
        </w:fldChar>
      </w:r>
      <w:r w:rsidR="006D3ECA" w:rsidRPr="007E6007">
        <w:rPr>
          <w:rFonts w:eastAsia="Calibri" w:cs="Times New Roman"/>
          <w:lang w:val="en-US"/>
        </w:rPr>
        <w:instrText xml:space="preserve"> ADDIN EN.CITE.DATA </w:instrText>
      </w:r>
      <w:r w:rsidR="006D3ECA" w:rsidRPr="007E6007">
        <w:rPr>
          <w:rFonts w:eastAsia="Calibri" w:cs="Times New Roman"/>
          <w:lang w:val="en-US"/>
        </w:rPr>
      </w:r>
      <w:r w:rsidR="006D3ECA" w:rsidRPr="007E6007">
        <w:rPr>
          <w:rFonts w:eastAsia="Calibri" w:cs="Times New Roman"/>
          <w:lang w:val="en-US"/>
        </w:rPr>
        <w:fldChar w:fldCharType="end"/>
      </w:r>
      <w:r w:rsidR="00523F28" w:rsidRPr="007E6007">
        <w:rPr>
          <w:rFonts w:eastAsia="Calibri" w:cs="Times New Roman"/>
          <w:lang w:val="en-US"/>
        </w:rPr>
      </w:r>
      <w:r w:rsidR="00523F28" w:rsidRPr="007E6007">
        <w:rPr>
          <w:rFonts w:eastAsia="Calibri" w:cs="Times New Roman"/>
          <w:lang w:val="en-US"/>
        </w:rPr>
        <w:fldChar w:fldCharType="separate"/>
      </w:r>
      <w:r w:rsidR="002F6F2C" w:rsidRPr="007E6007">
        <w:rPr>
          <w:rFonts w:eastAsia="Calibri" w:cs="Times New Roman"/>
          <w:noProof/>
          <w:lang w:val="en-US"/>
        </w:rPr>
        <w:t>(28, 29)</w:t>
      </w:r>
      <w:r w:rsidR="00523F28" w:rsidRPr="007E6007">
        <w:rPr>
          <w:rFonts w:eastAsia="Calibri" w:cs="Times New Roman"/>
        </w:rPr>
        <w:fldChar w:fldCharType="end"/>
      </w:r>
      <w:r w:rsidR="00523F28" w:rsidRPr="007E6007">
        <w:rPr>
          <w:rFonts w:eastAsia="Calibri" w:cs="Times New Roman"/>
        </w:rPr>
        <w:t>.</w:t>
      </w:r>
      <w:r w:rsidR="00523F28" w:rsidRPr="007E6007">
        <w:rPr>
          <w:rFonts w:eastAsia="Calibri" w:cs="Times New Roman"/>
          <w:lang w:val="en-GB"/>
        </w:rPr>
        <w:t xml:space="preserve"> </w:t>
      </w:r>
      <w:r w:rsidRPr="007E6007">
        <w:rPr>
          <w:rFonts w:eastAsia="Calibri" w:cs="Times New Roman"/>
          <w:lang w:val="en-GB"/>
        </w:rPr>
        <w:t xml:space="preserve">Ultrasound imaging </w:t>
      </w:r>
      <w:r w:rsidR="00523F28" w:rsidRPr="007E6007">
        <w:rPr>
          <w:rFonts w:eastAsia="Calibri" w:cs="Times New Roman"/>
          <w:lang w:val="en-GB"/>
        </w:rPr>
        <w:t xml:space="preserve">may play a fundamental role in the earlier detection and assessment of foot OA </w:t>
      </w:r>
      <w:r w:rsidR="00523F28" w:rsidRPr="007E6007">
        <w:rPr>
          <w:rFonts w:eastAsia="Calibri" w:cs="Times New Roman"/>
          <w:lang w:val="en-GB"/>
        </w:rPr>
        <w:fldChar w:fldCharType="begin">
          <w:fldData xml:space="preserve">PEVuZE5vdGU+PENpdGU+PEF1dGhvcj5Qb2RsaXBza8OhPC9BdXRob3I+PFllYXI+MjAxNjwvWWVh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</w:fldData>
        </w:fldChar>
      </w:r>
      <w:r w:rsidR="006D3ECA" w:rsidRPr="007E6007">
        <w:rPr>
          <w:rFonts w:eastAsia="Calibri" w:cs="Times New Roman"/>
          <w:lang w:val="en-GB"/>
        </w:rPr>
        <w:instrText xml:space="preserve"> ADDIN EN.CITE </w:instrText>
      </w:r>
      <w:r w:rsidR="006D3ECA" w:rsidRPr="007E6007">
        <w:rPr>
          <w:rFonts w:eastAsia="Calibri" w:cs="Times New Roman"/>
          <w:lang w:val="en-GB"/>
        </w:rPr>
        <w:fldChar w:fldCharType="begin">
          <w:fldData xml:space="preserve">PEVuZE5vdGU+PENpdGU+PEF1dGhvcj5Qb2RsaXBza8OhPC9BdXRob3I+PFllYXI+MjAxNjwvWWVh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</w:fldData>
        </w:fldChar>
      </w:r>
      <w:r w:rsidR="006D3ECA" w:rsidRPr="007E6007">
        <w:rPr>
          <w:rFonts w:eastAsia="Calibri" w:cs="Times New Roman"/>
          <w:lang w:val="en-GB"/>
        </w:rPr>
        <w:instrText xml:space="preserve"> ADDIN EN.CITE.DATA </w:instrText>
      </w:r>
      <w:r w:rsidR="006D3ECA" w:rsidRPr="007E6007">
        <w:rPr>
          <w:rFonts w:eastAsia="Calibri" w:cs="Times New Roman"/>
          <w:lang w:val="en-GB"/>
        </w:rPr>
      </w:r>
      <w:r w:rsidR="006D3ECA" w:rsidRPr="007E6007">
        <w:rPr>
          <w:rFonts w:eastAsia="Calibri" w:cs="Times New Roman"/>
          <w:lang w:val="en-GB"/>
        </w:rPr>
        <w:fldChar w:fldCharType="end"/>
      </w:r>
      <w:r w:rsidR="00523F28" w:rsidRPr="007E6007">
        <w:rPr>
          <w:rFonts w:eastAsia="Calibri" w:cs="Times New Roman"/>
          <w:lang w:val="en-GB"/>
        </w:rPr>
      </w:r>
      <w:r w:rsidR="00523F28" w:rsidRPr="007E6007">
        <w:rPr>
          <w:rFonts w:eastAsia="Calibri" w:cs="Times New Roman"/>
          <w:lang w:val="en-GB"/>
        </w:rPr>
        <w:fldChar w:fldCharType="separate"/>
      </w:r>
      <w:r w:rsidR="002F6F2C" w:rsidRPr="007E6007">
        <w:rPr>
          <w:rFonts w:eastAsia="Calibri" w:cs="Times New Roman"/>
          <w:noProof/>
          <w:lang w:val="en-GB"/>
        </w:rPr>
        <w:t>(30, 31)</w:t>
      </w:r>
      <w:r w:rsidR="00523F28" w:rsidRPr="007E6007">
        <w:rPr>
          <w:rFonts w:eastAsia="Calibri" w:cs="Times New Roman"/>
        </w:rPr>
        <w:fldChar w:fldCharType="end"/>
      </w:r>
      <w:r w:rsidR="00523F28" w:rsidRPr="007E6007">
        <w:rPr>
          <w:rFonts w:eastAsia="Calibri" w:cs="Times New Roman"/>
        </w:rPr>
        <w:t xml:space="preserve">, thus enabling more targeted and timely interventions that may provide </w:t>
      </w:r>
      <w:r w:rsidRPr="007E6007">
        <w:rPr>
          <w:rFonts w:eastAsia="Calibri" w:cs="Times New Roman"/>
        </w:rPr>
        <w:t xml:space="preserve">the </w:t>
      </w:r>
      <w:r w:rsidR="00523F28" w:rsidRPr="007E6007">
        <w:rPr>
          <w:rFonts w:eastAsia="Calibri" w:cs="Times New Roman"/>
        </w:rPr>
        <w:t xml:space="preserve">capacity to alter disease progression. </w:t>
      </w:r>
      <w:bookmarkStart w:id="7" w:name="_Hlk166688711"/>
      <w:r w:rsidR="00C1027F" w:rsidRPr="007E6007">
        <w:rPr>
          <w:rFonts w:eastAsia="Calibri" w:cs="Times New Roman"/>
        </w:rPr>
        <w:t xml:space="preserve">However, </w:t>
      </w:r>
      <w:r w:rsidR="00FF6DD5" w:rsidRPr="007E6007">
        <w:rPr>
          <w:rFonts w:eastAsia="Calibri" w:cs="Times New Roman"/>
        </w:rPr>
        <w:t xml:space="preserve">no </w:t>
      </w:r>
      <w:r w:rsidR="00C1027F" w:rsidRPr="007E6007">
        <w:rPr>
          <w:rFonts w:eastAsia="Calibri" w:cs="Times New Roman"/>
        </w:rPr>
        <w:t>foot-specific U</w:t>
      </w:r>
      <w:r w:rsidR="00FF6DD5" w:rsidRPr="007E6007">
        <w:rPr>
          <w:rFonts w:eastAsia="Calibri" w:cs="Times New Roman"/>
        </w:rPr>
        <w:t>S</w:t>
      </w:r>
      <w:r w:rsidR="00C1027F" w:rsidRPr="007E6007">
        <w:rPr>
          <w:rFonts w:eastAsia="Calibri" w:cs="Times New Roman"/>
        </w:rPr>
        <w:t xml:space="preserve"> grading system</w:t>
      </w:r>
      <w:r w:rsidR="00FF6DD5" w:rsidRPr="007E6007">
        <w:rPr>
          <w:rFonts w:eastAsia="Calibri" w:cs="Times New Roman"/>
        </w:rPr>
        <w:t xml:space="preserve"> </w:t>
      </w:r>
      <w:r w:rsidR="00AD1A66" w:rsidRPr="007E6007">
        <w:rPr>
          <w:rFonts w:eastAsia="Calibri" w:cs="Times New Roman"/>
        </w:rPr>
        <w:t xml:space="preserve">exists </w:t>
      </w:r>
      <w:r w:rsidR="00C1027F" w:rsidRPr="007E6007">
        <w:rPr>
          <w:rFonts w:eastAsia="Calibri" w:cs="Times New Roman"/>
        </w:rPr>
        <w:t>to classify the degree of pathological change in joint tissues</w:t>
      </w:r>
      <w:r w:rsidR="00FF6DD5" w:rsidRPr="007E6007">
        <w:rPr>
          <w:rFonts w:eastAsia="Calibri" w:cs="Times New Roman"/>
        </w:rPr>
        <w:t xml:space="preserve">. Therefore, </w:t>
      </w:r>
      <w:r w:rsidR="00523F28" w:rsidRPr="007E6007">
        <w:rPr>
          <w:rFonts w:eastAsia="Calibri" w:cs="Times New Roman"/>
        </w:rPr>
        <w:t xml:space="preserve">the role of US </w:t>
      </w:r>
      <w:r w:rsidR="00AD1A66" w:rsidRPr="007E6007">
        <w:rPr>
          <w:rFonts w:eastAsia="Calibri" w:cs="Times New Roman"/>
        </w:rPr>
        <w:t xml:space="preserve">in the diagnosis of </w:t>
      </w:r>
      <w:r w:rsidR="00523F28" w:rsidRPr="007E6007">
        <w:rPr>
          <w:rFonts w:eastAsia="Calibri" w:cs="Times New Roman"/>
        </w:rPr>
        <w:t xml:space="preserve">OA in foot joints has not been clearly defined. </w:t>
      </w:r>
      <w:bookmarkEnd w:id="7"/>
      <w:r w:rsidR="00523F28" w:rsidRPr="007E6007">
        <w:rPr>
          <w:rFonts w:eastAsia="Calibri" w:cs="Times New Roman"/>
        </w:rPr>
        <w:t>The development of a US</w:t>
      </w:r>
      <w:r w:rsidR="00167C29" w:rsidRPr="007E6007">
        <w:rPr>
          <w:rFonts w:eastAsia="Calibri" w:cs="Times New Roman"/>
        </w:rPr>
        <w:t xml:space="preserve"> imaging</w:t>
      </w:r>
      <w:r w:rsidR="00523F28" w:rsidRPr="007E6007">
        <w:rPr>
          <w:rFonts w:eastAsia="Calibri" w:cs="Times New Roman"/>
        </w:rPr>
        <w:t xml:space="preserve"> atlas could provide capacity for earlier detection, standardisation of diagnosis, and </w:t>
      </w:r>
      <w:r w:rsidR="00523F28" w:rsidRPr="007E6007">
        <w:rPr>
          <w:rFonts w:eastAsia="Calibri" w:cs="Times New Roman"/>
          <w:lang w:val="en-AU"/>
        </w:rPr>
        <w:t xml:space="preserve">a more sensitive method </w:t>
      </w:r>
      <w:r w:rsidR="0018265C" w:rsidRPr="007E6007">
        <w:rPr>
          <w:rFonts w:eastAsia="Calibri" w:cs="Times New Roman"/>
          <w:lang w:val="en-AU"/>
        </w:rPr>
        <w:t xml:space="preserve">for </w:t>
      </w:r>
      <w:r w:rsidR="00523F28" w:rsidRPr="007E6007">
        <w:rPr>
          <w:rFonts w:eastAsia="Calibri" w:cs="Times New Roman"/>
          <w:lang w:val="en-AU"/>
        </w:rPr>
        <w:t>classify</w:t>
      </w:r>
      <w:r w:rsidR="0018265C" w:rsidRPr="007E6007">
        <w:rPr>
          <w:rFonts w:eastAsia="Calibri" w:cs="Times New Roman"/>
          <w:lang w:val="en-AU"/>
        </w:rPr>
        <w:t>ing</w:t>
      </w:r>
      <w:r w:rsidR="00523F28" w:rsidRPr="007E6007">
        <w:rPr>
          <w:rFonts w:eastAsia="Calibri" w:cs="Times New Roman"/>
          <w:lang w:val="en-AU"/>
        </w:rPr>
        <w:t xml:space="preserve"> and </w:t>
      </w:r>
      <w:r w:rsidR="0018265C" w:rsidRPr="007E6007">
        <w:rPr>
          <w:rFonts w:eastAsia="Calibri" w:cs="Times New Roman"/>
          <w:lang w:val="en-AU"/>
        </w:rPr>
        <w:t xml:space="preserve">grading </w:t>
      </w:r>
      <w:r w:rsidR="00523F28" w:rsidRPr="007E6007">
        <w:rPr>
          <w:rFonts w:eastAsia="Calibri" w:cs="Times New Roman"/>
        </w:rPr>
        <w:t>the disease process. Therefore, the aims of the current study were to develop a semiquantitative US</w:t>
      </w:r>
      <w:r w:rsidR="00167C29" w:rsidRPr="007E6007">
        <w:rPr>
          <w:rFonts w:eastAsia="Calibri" w:cs="Times New Roman"/>
        </w:rPr>
        <w:t xml:space="preserve"> imaging </w:t>
      </w:r>
      <w:r w:rsidR="00523F28" w:rsidRPr="007E6007">
        <w:rPr>
          <w:rFonts w:eastAsia="Calibri" w:cs="Times New Roman"/>
          <w:lang w:val="en-US"/>
        </w:rPr>
        <w:t>atlas (</w:t>
      </w:r>
      <w:r w:rsidR="0018265C" w:rsidRPr="007E6007">
        <w:rPr>
          <w:rFonts w:eastAsia="Calibri" w:cs="Times New Roman"/>
          <w:lang w:val="en-US"/>
        </w:rPr>
        <w:t>image</w:t>
      </w:r>
      <w:r w:rsidR="00523F28" w:rsidRPr="007E6007">
        <w:rPr>
          <w:rFonts w:eastAsia="Calibri" w:cs="Times New Roman"/>
          <w:lang w:val="en-US"/>
        </w:rPr>
        <w:t>-based grading system) to grade the degree of osteoarthritic change in the first MTPJ and to evaluate the intra-examiner and inter-examiner reproducibility of using the atlas.</w:t>
      </w:r>
    </w:p>
    <w:p w14:paraId="0420D0C0" w14:textId="77777777" w:rsidR="00D30199" w:rsidRPr="007E6007" w:rsidRDefault="00D30199" w:rsidP="002F6F2C">
      <w:pPr>
        <w:spacing w:after="0" w:line="480" w:lineRule="auto"/>
        <w:jc w:val="both"/>
        <w:rPr>
          <w:rFonts w:eastAsia="Calibri" w:cs="Times New Roman"/>
        </w:rPr>
      </w:pPr>
    </w:p>
    <w:p w14:paraId="07D468E1" w14:textId="77777777" w:rsidR="00523F28" w:rsidRPr="007E6007" w:rsidRDefault="00523F28" w:rsidP="002F6F2C">
      <w:pPr>
        <w:keepNext/>
        <w:keepLines/>
        <w:spacing w:before="240" w:after="240" w:line="480" w:lineRule="auto"/>
        <w:jc w:val="both"/>
        <w:outlineLvl w:val="1"/>
        <w:rPr>
          <w:rFonts w:eastAsia="Times New Roman" w:cs="Times New Roman"/>
          <w:b/>
          <w:sz w:val="28"/>
          <w:szCs w:val="26"/>
        </w:rPr>
      </w:pPr>
      <w:bookmarkStart w:id="8" w:name="_Toc155947682"/>
      <w:r w:rsidRPr="007E6007">
        <w:rPr>
          <w:rFonts w:eastAsia="Times New Roman" w:cs="Times New Roman"/>
          <w:b/>
          <w:sz w:val="28"/>
          <w:szCs w:val="26"/>
        </w:rPr>
        <w:t>Methods</w:t>
      </w:r>
      <w:bookmarkEnd w:id="8"/>
    </w:p>
    <w:p w14:paraId="7AC84199" w14:textId="077272EE" w:rsidR="00523F28" w:rsidRPr="007E6007" w:rsidRDefault="00523F28" w:rsidP="002F6F2C">
      <w:pPr>
        <w:spacing w:before="240" w:after="120" w:line="480" w:lineRule="auto"/>
        <w:jc w:val="both"/>
        <w:rPr>
          <w:rFonts w:eastAsia="Calibri" w:cs="Times New Roman"/>
          <w:b/>
          <w:bCs/>
        </w:rPr>
      </w:pPr>
      <w:r w:rsidRPr="007E6007">
        <w:rPr>
          <w:rFonts w:eastAsia="Calibri" w:cs="Times New Roman"/>
          <w:b/>
          <w:bCs/>
        </w:rPr>
        <w:t xml:space="preserve">Development of the AUTUSI </w:t>
      </w:r>
      <w:r w:rsidR="00651A13" w:rsidRPr="007E6007">
        <w:rPr>
          <w:rFonts w:eastAsia="Calibri" w:cs="Times New Roman"/>
          <w:b/>
          <w:bCs/>
        </w:rPr>
        <w:t>a</w:t>
      </w:r>
      <w:r w:rsidRPr="007E6007">
        <w:rPr>
          <w:rFonts w:eastAsia="Calibri" w:cs="Times New Roman"/>
          <w:b/>
          <w:bCs/>
        </w:rPr>
        <w:t xml:space="preserve">tlas </w:t>
      </w:r>
    </w:p>
    <w:p w14:paraId="6F897DD2" w14:textId="4336643A"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Background </w:t>
      </w:r>
      <w:r w:rsidR="00651A13" w:rsidRPr="007E6007">
        <w:rPr>
          <w:rFonts w:eastAsia="Calibri" w:cs="Times New Roman"/>
          <w:b/>
          <w:bCs/>
          <w:i/>
          <w:iCs/>
        </w:rPr>
        <w:t>w</w:t>
      </w:r>
      <w:r w:rsidRPr="007E6007">
        <w:rPr>
          <w:rFonts w:eastAsia="Calibri" w:cs="Times New Roman"/>
          <w:b/>
          <w:bCs/>
          <w:i/>
          <w:iCs/>
        </w:rPr>
        <w:t>ork</w:t>
      </w:r>
    </w:p>
    <w:p w14:paraId="7BBD045C" w14:textId="29838E05" w:rsidR="000917F9" w:rsidRPr="007E6007" w:rsidRDefault="00523F28" w:rsidP="000917F9">
      <w:pPr>
        <w:spacing w:after="0" w:line="480" w:lineRule="auto"/>
        <w:jc w:val="both"/>
        <w:rPr>
          <w:rFonts w:eastAsia="Calibri" w:cs="Times New Roman"/>
        </w:rPr>
      </w:pPr>
      <w:r w:rsidRPr="007E6007">
        <w:rPr>
          <w:rFonts w:eastAsia="Calibri" w:cs="Times New Roman"/>
        </w:rPr>
        <w:lastRenderedPageBreak/>
        <w:t>The AUTUSI atlas was developed using an evidence-based approach</w:t>
      </w:r>
      <w:r w:rsidR="00651A13" w:rsidRPr="007E6007">
        <w:rPr>
          <w:rFonts w:eastAsia="Calibri" w:cs="Times New Roman"/>
        </w:rPr>
        <w:t>, using</w:t>
      </w:r>
      <w:r w:rsidRPr="007E6007">
        <w:rPr>
          <w:rFonts w:eastAsia="Calibri" w:cs="Times New Roman"/>
        </w:rPr>
        <w:t xml:space="preserve"> findings from a systematic review </w:t>
      </w:r>
      <w:r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32)</w:t>
      </w:r>
      <w:r w:rsidRPr="007E6007">
        <w:rPr>
          <w:rFonts w:eastAsia="Calibri" w:cs="Times New Roman"/>
        </w:rPr>
        <w:fldChar w:fldCharType="end"/>
      </w:r>
      <w:r w:rsidRPr="007E6007">
        <w:rPr>
          <w:rFonts w:eastAsia="Calibri" w:cs="Times New Roman"/>
        </w:rPr>
        <w:t xml:space="preserve">, a scoping review </w:t>
      </w:r>
      <w:r w:rsidRPr="007E6007">
        <w:rPr>
          <w:rFonts w:eastAsia="Calibri" w:cs="Times New Roman"/>
        </w:rPr>
        <w:fldChar w:fldCharType="begin">
          <w:fldData xml:space="preserve">PEVuZE5vdGU+PENpdGU+PEF1dGhvcj5Nb2x5bmV1eDwvQXV0aG9yPjxZZWFyPjIwMjI8L1llYXI+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b2x5bmV1eDwvQXV0aG9yPjxZZWFyPjIwMjI8L1llYXI+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33)</w:t>
      </w:r>
      <w:r w:rsidRPr="007E6007">
        <w:rPr>
          <w:rFonts w:eastAsia="Calibri" w:cs="Times New Roman"/>
        </w:rPr>
        <w:fldChar w:fldCharType="end"/>
      </w:r>
      <w:r w:rsidRPr="007E6007">
        <w:rPr>
          <w:rFonts w:eastAsia="Calibri" w:cs="Times New Roman"/>
        </w:rPr>
        <w:t xml:space="preserve">, a Delphi consensus study </w:t>
      </w:r>
      <w:r w:rsidRPr="007E6007">
        <w:rPr>
          <w:rFonts w:eastAsia="Calibri" w:cs="Times New Roman"/>
        </w:rPr>
        <w:fldChar w:fldCharType="begin"/>
      </w:r>
      <w:r w:rsidR="006D3ECA" w:rsidRPr="007E6007">
        <w:rPr>
          <w:rFonts w:eastAsia="Calibri" w:cs="Times New Roman"/>
        </w:rPr>
        <w:instrText xml:space="preserve"> ADDIN EN.CITE &lt;EndNote&gt;&lt;Cite&gt;&lt;Author&gt;Molyneux&lt;/Author&gt;&lt;Year&gt;2023&lt;/Year&gt;&lt;RecNum&gt;867&lt;/RecNum&gt;&lt;DisplayText&gt;(34)&lt;/DisplayText&gt;&lt;record&gt;&lt;rec-number&gt;867&lt;/rec-number&gt;&lt;foreign-keys&gt;&lt;key app="EN" db-id="9wafaedrs0dtw6esr5wv0ewo5rsew5evfrd0" timestamp="1694583470"&gt;867&lt;/key&gt;&lt;/foreign-keys&gt;&lt;ref-type name="Journal Article"&gt;17&lt;/ref-type&gt;&lt;contributors&gt;&lt;authors&gt;&lt;author&gt;Molyneux, Prue&lt;/author&gt;&lt;author&gt;Bowen, Catherine&lt;/author&gt;&lt;author&gt;Ellis, Richard&lt;/author&gt;&lt;author&gt;Rome, Keith&lt;/author&gt;&lt;author&gt;Carroll, Matthew&lt;/author&gt;&lt;/authors&gt;&lt;/contributors&gt;&lt;titles&gt;&lt;title&gt;International multispecialty consensus on how to image, define, and grade ultrasound imaging features of first metatarsophalangeal joint osteoarthritis, a Delphi consensus study&lt;/title&gt;&lt;secondary-title&gt;Osteoarthr Cartil Open&lt;/secondary-title&gt;&lt;/titles&gt;&lt;periodical&gt;&lt;full-title&gt;Osteoarthr Cartil Open&lt;/full-title&gt;&lt;/periodical&gt;&lt;pages&gt;100336&lt;/pages&gt;&lt;volume&gt;5&lt;/volume&gt;&lt;number&gt;1&lt;/number&gt;&lt;dates&gt;&lt;year&gt;2023&lt;/year&gt;&lt;/dates&gt;&lt;isbn&gt;2665-9131&lt;/isbn&gt;&lt;urls&gt;&lt;/urls&gt;&lt;/record&gt;&lt;/Cite&gt;&lt;/EndNote&gt;</w:instrText>
      </w:r>
      <w:r w:rsidRPr="007E6007">
        <w:rPr>
          <w:rFonts w:eastAsia="Calibri" w:cs="Times New Roman"/>
        </w:rPr>
        <w:fldChar w:fldCharType="separate"/>
      </w:r>
      <w:r w:rsidR="002F6F2C" w:rsidRPr="007E6007">
        <w:rPr>
          <w:rFonts w:eastAsia="Calibri" w:cs="Times New Roman"/>
          <w:noProof/>
        </w:rPr>
        <w:t>(34)</w:t>
      </w:r>
      <w:r w:rsidRPr="007E6007">
        <w:rPr>
          <w:rFonts w:eastAsia="Calibri" w:cs="Times New Roman"/>
        </w:rPr>
        <w:fldChar w:fldCharType="end"/>
      </w:r>
      <w:r w:rsidR="00651A13" w:rsidRPr="007E6007">
        <w:rPr>
          <w:rFonts w:eastAsia="Calibri" w:cs="Times New Roman"/>
        </w:rPr>
        <w:t>,</w:t>
      </w:r>
      <w:r w:rsidRPr="007E6007">
        <w:rPr>
          <w:rFonts w:eastAsia="Calibri" w:cs="Times New Roman"/>
        </w:rPr>
        <w:t xml:space="preserve"> and a US</w:t>
      </w:r>
      <w:r w:rsidR="00167C29" w:rsidRPr="007E6007">
        <w:rPr>
          <w:rFonts w:eastAsia="Calibri" w:cs="Times New Roman"/>
        </w:rPr>
        <w:t xml:space="preserve"> imaging</w:t>
      </w:r>
      <w:r w:rsidRPr="007E6007">
        <w:rPr>
          <w:rFonts w:eastAsia="Calibri" w:cs="Times New Roman"/>
        </w:rPr>
        <w:t xml:space="preserve"> reliability study </w:t>
      </w:r>
      <w:r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Pr="007E6007">
        <w:rPr>
          <w:rFonts w:eastAsia="Calibri" w:cs="Times New Roman"/>
        </w:rPr>
        <w:fldChar w:fldCharType="separate"/>
      </w:r>
      <w:r w:rsidR="002F6F2C" w:rsidRPr="007E6007">
        <w:rPr>
          <w:rFonts w:eastAsia="Calibri" w:cs="Times New Roman"/>
          <w:noProof/>
        </w:rPr>
        <w:t>(29)</w:t>
      </w:r>
      <w:r w:rsidRPr="007E6007">
        <w:rPr>
          <w:rFonts w:eastAsia="Calibri" w:cs="Times New Roman"/>
        </w:rPr>
        <w:fldChar w:fldCharType="end"/>
      </w:r>
      <w:r w:rsidRPr="007E6007">
        <w:rPr>
          <w:rFonts w:eastAsia="Calibri" w:cs="Times New Roman"/>
        </w:rPr>
        <w:t xml:space="preserve"> </w:t>
      </w:r>
      <w:r w:rsidR="00651A13" w:rsidRPr="007E6007">
        <w:rPr>
          <w:rFonts w:eastAsia="Calibri" w:cs="Times New Roman"/>
        </w:rPr>
        <w:t>as the basis for</w:t>
      </w:r>
      <w:r w:rsidRPr="007E6007">
        <w:rPr>
          <w:rFonts w:eastAsia="Calibri" w:cs="Times New Roman"/>
        </w:rPr>
        <w:t xml:space="preserve"> development. </w:t>
      </w:r>
      <w:bookmarkStart w:id="9" w:name="_Hlk166502884"/>
      <w:r w:rsidR="00117118" w:rsidRPr="007E6007">
        <w:rPr>
          <w:rFonts w:cs="Arial"/>
        </w:rPr>
        <w:t>The</w:t>
      </w:r>
      <w:r w:rsidR="00463863" w:rsidRPr="007E6007">
        <w:rPr>
          <w:rFonts w:cs="Arial"/>
        </w:rPr>
        <w:t xml:space="preserve"> systematic review identified inconsistencies in the assessment of US</w:t>
      </w:r>
      <w:r w:rsidR="008635A2" w:rsidRPr="007E6007">
        <w:rPr>
          <w:rFonts w:cs="Arial"/>
        </w:rPr>
        <w:t xml:space="preserve"> imaging</w:t>
      </w:r>
      <w:r w:rsidR="00463863" w:rsidRPr="007E6007">
        <w:rPr>
          <w:rFonts w:cs="Arial"/>
        </w:rPr>
        <w:t xml:space="preserve"> features, the definition of features, and the grading systems used to determine the degree of OA change in peripheral joints </w:t>
      </w:r>
      <w:r w:rsidR="00463863" w:rsidRPr="007E6007">
        <w:rPr>
          <w:rFonts w:cs="Arial"/>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cs="Arial"/>
        </w:rPr>
        <w:instrText xml:space="preserve"> ADDIN EN.CITE </w:instrText>
      </w:r>
      <w:r w:rsidR="006D3ECA" w:rsidRPr="007E6007">
        <w:rPr>
          <w:rFonts w:cs="Arial"/>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cs="Arial"/>
        </w:rPr>
        <w:instrText xml:space="preserve"> ADDIN EN.CITE.DATA </w:instrText>
      </w:r>
      <w:r w:rsidR="006D3ECA" w:rsidRPr="007E6007">
        <w:rPr>
          <w:rFonts w:cs="Arial"/>
        </w:rPr>
      </w:r>
      <w:r w:rsidR="006D3ECA" w:rsidRPr="007E6007">
        <w:rPr>
          <w:rFonts w:cs="Arial"/>
        </w:rPr>
        <w:fldChar w:fldCharType="end"/>
      </w:r>
      <w:r w:rsidR="00463863" w:rsidRPr="007E6007">
        <w:rPr>
          <w:rFonts w:cs="Arial"/>
        </w:rPr>
      </w:r>
      <w:r w:rsidR="00463863" w:rsidRPr="007E6007">
        <w:rPr>
          <w:rFonts w:cs="Arial"/>
        </w:rPr>
        <w:fldChar w:fldCharType="separate"/>
      </w:r>
      <w:r w:rsidR="00C1027F" w:rsidRPr="007E6007">
        <w:rPr>
          <w:rFonts w:cs="Arial"/>
          <w:noProof/>
        </w:rPr>
        <w:t>(32)</w:t>
      </w:r>
      <w:r w:rsidR="00463863" w:rsidRPr="007E6007">
        <w:rPr>
          <w:rFonts w:cs="Arial"/>
        </w:rPr>
        <w:fldChar w:fldCharType="end"/>
      </w:r>
      <w:r w:rsidR="00463863" w:rsidRPr="007E6007">
        <w:rPr>
          <w:rFonts w:cs="Arial"/>
        </w:rPr>
        <w:t xml:space="preserve">. Inconsistencies were identified by </w:t>
      </w:r>
      <w:r w:rsidR="00117118" w:rsidRPr="007E6007">
        <w:rPr>
          <w:rFonts w:cs="Arial"/>
        </w:rPr>
        <w:t>the</w:t>
      </w:r>
      <w:r w:rsidR="00463863" w:rsidRPr="007E6007">
        <w:rPr>
          <w:rFonts w:cs="Arial"/>
        </w:rPr>
        <w:t xml:space="preserve"> scoping review against international guidelines and limited implementation of consensus-based recommendations for US</w:t>
      </w:r>
      <w:r w:rsidR="001E6A0E" w:rsidRPr="007E6007">
        <w:rPr>
          <w:rFonts w:cs="Arial"/>
        </w:rPr>
        <w:t xml:space="preserve"> imaging</w:t>
      </w:r>
      <w:r w:rsidR="00463863" w:rsidRPr="007E6007">
        <w:rPr>
          <w:rFonts w:cs="Arial"/>
        </w:rPr>
        <w:t xml:space="preserve"> procedure guidance when evaluating the first MTPJ </w:t>
      </w:r>
      <w:r w:rsidR="00463863" w:rsidRPr="007E6007">
        <w:rPr>
          <w:rFonts w:cs="Arial"/>
        </w:rPr>
        <w:fldChar w:fldCharType="begin"/>
      </w:r>
      <w:r w:rsidR="006D3ECA" w:rsidRPr="007E6007">
        <w:rPr>
          <w:rFonts w:cs="Arial"/>
        </w:rPr>
        <w:instrText xml:space="preserve"> ADDIN EN.CITE &lt;EndNote&gt;&lt;Cite&gt;&lt;Author&gt;Molyneux&lt;/Author&gt;&lt;Year&gt;2022&lt;/Year&gt;&lt;RecNum&gt;866&lt;/RecNum&gt;&lt;DisplayText&gt;(33)&lt;/DisplayText&gt;&lt;record&gt;&lt;rec-number&gt;866&lt;/rec-number&gt;&lt;foreign-keys&gt;&lt;key app="EN" db-id="9wafaedrs0dtw6esr5wv0ewo5rsew5evfrd0" timestamp="1694583470"&gt;866&lt;/key&gt;&lt;/foreign-keys&gt;&lt;ref-type name="Journal Article"&gt;17&lt;/ref-type&gt;&lt;contributors&gt;&lt;authors&gt;&lt;author&gt;Molyneux, Prue&lt;/author&gt;&lt;author&gt;Bowen, Catherine&lt;/author&gt;&lt;author&gt;Ellis, Richard&lt;/author&gt;&lt;author&gt;Rome, Keith&lt;/author&gt;&lt;author&gt;Jackson, Aaron&lt;/author&gt;&lt;author&gt;Carroll, Matthew&lt;/author&gt;&lt;/authors&gt;&lt;/contributors&gt;&lt;titles&gt;&lt;title&gt;Ultrasound imaging acquisition procedures for evaluating the first metatarsophalangeal Joint: A scoping review&lt;/title&gt;&lt;secondary-title&gt;Ultrasound Med Biol&lt;/secondary-title&gt;&lt;/titles&gt;&lt;periodical&gt;&lt;full-title&gt;Ultrasound Med Biol&lt;/full-title&gt;&lt;/periodical&gt;&lt;pages&gt;397-405&lt;/pages&gt;&lt;volume&gt;48&lt;/volume&gt;&lt;number&gt;3&lt;/number&gt;&lt;dates&gt;&lt;year&gt;2022&lt;/year&gt;&lt;/dates&gt;&lt;isbn&gt;0301-5629&lt;/isbn&gt;&lt;urls&gt;&lt;/urls&gt;&lt;/record&gt;&lt;/Cite&gt;&lt;/EndNote&gt;</w:instrText>
      </w:r>
      <w:r w:rsidR="00463863" w:rsidRPr="007E6007">
        <w:rPr>
          <w:rFonts w:cs="Arial"/>
        </w:rPr>
        <w:fldChar w:fldCharType="separate"/>
      </w:r>
      <w:r w:rsidR="006D3ECA" w:rsidRPr="007E6007">
        <w:rPr>
          <w:rFonts w:cs="Arial"/>
          <w:noProof/>
        </w:rPr>
        <w:t>(33)</w:t>
      </w:r>
      <w:r w:rsidR="00463863" w:rsidRPr="007E6007">
        <w:rPr>
          <w:rFonts w:cs="Arial"/>
        </w:rPr>
        <w:fldChar w:fldCharType="end"/>
      </w:r>
      <w:r w:rsidR="00463863" w:rsidRPr="007E6007">
        <w:rPr>
          <w:rFonts w:cs="Arial"/>
        </w:rPr>
        <w:t xml:space="preserve">. </w:t>
      </w:r>
      <w:bookmarkStart w:id="10" w:name="_Hlk166503264"/>
      <w:r w:rsidR="001E6A0E" w:rsidRPr="007E6007">
        <w:rPr>
          <w:rFonts w:eastAsia="Calibri" w:cs="Times New Roman"/>
        </w:rPr>
        <w:t xml:space="preserve">To address these research gaps, an international multi-speciality Delphi study was conducted to gain consensus concerning which US </w:t>
      </w:r>
      <w:r w:rsidR="008635A2" w:rsidRPr="007E6007">
        <w:rPr>
          <w:rFonts w:eastAsia="Calibri" w:cs="Times New Roman"/>
        </w:rPr>
        <w:t xml:space="preserve">imaging </w:t>
      </w:r>
      <w:r w:rsidR="001E6A0E" w:rsidRPr="007E6007">
        <w:rPr>
          <w:rFonts w:eastAsia="Calibri" w:cs="Times New Roman"/>
        </w:rPr>
        <w:t xml:space="preserve">features should be assessed and graded, and what US imaging procedure should be performed when examining </w:t>
      </w:r>
      <w:r w:rsidR="008635A2" w:rsidRPr="007E6007">
        <w:rPr>
          <w:rFonts w:eastAsia="Calibri" w:cs="Times New Roman"/>
        </w:rPr>
        <w:t xml:space="preserve">the </w:t>
      </w:r>
      <w:r w:rsidR="001E6A0E" w:rsidRPr="007E6007">
        <w:rPr>
          <w:rFonts w:eastAsia="Calibri" w:cs="Times New Roman"/>
        </w:rPr>
        <w:t xml:space="preserve">first MTPJ </w:t>
      </w:r>
      <w:r w:rsidR="008635A2" w:rsidRPr="007E6007">
        <w:rPr>
          <w:rFonts w:eastAsia="Calibri" w:cs="Times New Roman"/>
        </w:rPr>
        <w:t xml:space="preserve">for features of </w:t>
      </w:r>
      <w:r w:rsidR="001E6A0E" w:rsidRPr="007E6007">
        <w:rPr>
          <w:rFonts w:eastAsia="Calibri" w:cs="Times New Roman"/>
        </w:rPr>
        <w:t xml:space="preserve">OA </w:t>
      </w:r>
      <w:r w:rsidR="001E6A0E" w:rsidRPr="007E6007">
        <w:rPr>
          <w:rFonts w:eastAsia="Calibri" w:cs="Times New Roman"/>
        </w:rPr>
        <w:fldChar w:fldCharType="begin"/>
      </w:r>
      <w:r w:rsidR="006D3ECA" w:rsidRPr="007E6007">
        <w:rPr>
          <w:rFonts w:eastAsia="Calibri" w:cs="Times New Roman"/>
        </w:rPr>
        <w:instrText xml:space="preserve"> ADDIN EN.CITE &lt;EndNote&gt;&lt;Cite&gt;&lt;Author&gt;Molyneux&lt;/Author&gt;&lt;Year&gt;2023&lt;/Year&gt;&lt;RecNum&gt;867&lt;/RecNum&gt;&lt;DisplayText&gt;(34)&lt;/DisplayText&gt;&lt;record&gt;&lt;rec-number&gt;867&lt;/rec-number&gt;&lt;foreign-keys&gt;&lt;key app="EN" db-id="9wafaedrs0dtw6esr5wv0ewo5rsew5evfrd0" timestamp="1694583470"&gt;867&lt;/key&gt;&lt;/foreign-keys&gt;&lt;ref-type name="Journal Article"&gt;17&lt;/ref-type&gt;&lt;contributors&gt;&lt;authors&gt;&lt;author&gt;Molyneux, Prue&lt;/author&gt;&lt;author&gt;Bowen, Catherine&lt;/author&gt;&lt;author&gt;Ellis, Richard&lt;/author&gt;&lt;author&gt;Rome, Keith&lt;/author&gt;&lt;author&gt;Carroll, Matthew&lt;/author&gt;&lt;/authors&gt;&lt;/contributors&gt;&lt;titles&gt;&lt;title&gt;International multispecialty consensus on how to image, define, and grade ultrasound imaging features of first metatarsophalangeal joint osteoarthritis, a Delphi consensus study&lt;/title&gt;&lt;secondary-title&gt;Osteoarthr Cartil Open&lt;/secondary-title&gt;&lt;/titles&gt;&lt;periodical&gt;&lt;full-title&gt;Osteoarthr Cartil Open&lt;/full-title&gt;&lt;/periodical&gt;&lt;pages&gt;100336&lt;/pages&gt;&lt;volume&gt;5&lt;/volume&gt;&lt;number&gt;1&lt;/number&gt;&lt;dates&gt;&lt;year&gt;2023&lt;/year&gt;&lt;/dates&gt;&lt;isbn&gt;2665-9131&lt;/isbn&gt;&lt;urls&gt;&lt;/urls&gt;&lt;/record&gt;&lt;/Cite&gt;&lt;/EndNote&gt;</w:instrText>
      </w:r>
      <w:r w:rsidR="001E6A0E" w:rsidRPr="007E6007">
        <w:rPr>
          <w:rFonts w:eastAsia="Calibri" w:cs="Times New Roman"/>
        </w:rPr>
        <w:fldChar w:fldCharType="separate"/>
      </w:r>
      <w:r w:rsidR="001E6A0E" w:rsidRPr="007E6007">
        <w:rPr>
          <w:rFonts w:eastAsia="Calibri" w:cs="Times New Roman"/>
          <w:noProof/>
        </w:rPr>
        <w:t>(34)</w:t>
      </w:r>
      <w:r w:rsidR="001E6A0E" w:rsidRPr="007E6007">
        <w:rPr>
          <w:rFonts w:eastAsia="Calibri" w:cs="Times New Roman"/>
        </w:rPr>
        <w:fldChar w:fldCharType="end"/>
      </w:r>
      <w:r w:rsidR="001E6A0E" w:rsidRPr="007E6007">
        <w:rPr>
          <w:rFonts w:eastAsia="Calibri" w:cs="Times New Roman"/>
        </w:rPr>
        <w:t xml:space="preserve">. </w:t>
      </w:r>
      <w:bookmarkEnd w:id="10"/>
      <w:r w:rsidR="001E6A0E" w:rsidRPr="007E6007">
        <w:rPr>
          <w:rFonts w:cs="Arial"/>
        </w:rPr>
        <w:t xml:space="preserve">The Delphi study identified the essential components that the US imaging acquisition procedure should encompass when examining </w:t>
      </w:r>
      <w:r w:rsidR="008635A2" w:rsidRPr="007E6007">
        <w:rPr>
          <w:rFonts w:cs="Arial"/>
        </w:rPr>
        <w:t xml:space="preserve">the </w:t>
      </w:r>
      <w:r w:rsidR="001E6A0E" w:rsidRPr="007E6007">
        <w:rPr>
          <w:rFonts w:cs="Arial"/>
        </w:rPr>
        <w:t>first MTPJ</w:t>
      </w:r>
      <w:r w:rsidR="008635A2" w:rsidRPr="007E6007">
        <w:rPr>
          <w:rFonts w:cs="Arial"/>
        </w:rPr>
        <w:t xml:space="preserve"> for features of </w:t>
      </w:r>
      <w:r w:rsidR="001E6A0E" w:rsidRPr="007E6007">
        <w:rPr>
          <w:rFonts w:cs="Arial"/>
        </w:rPr>
        <w:t xml:space="preserve">OA </w:t>
      </w:r>
      <w:bookmarkStart w:id="11" w:name="_Hlk166503221"/>
      <w:r w:rsidR="001E6A0E" w:rsidRPr="007E6007">
        <w:rPr>
          <w:rFonts w:eastAsia="Calibri" w:cs="Times New Roman"/>
        </w:rPr>
        <w:fldChar w:fldCharType="begin"/>
      </w:r>
      <w:r w:rsidR="006D3ECA" w:rsidRPr="007E6007">
        <w:rPr>
          <w:rFonts w:eastAsia="Calibri" w:cs="Times New Roman"/>
        </w:rPr>
        <w:instrText xml:space="preserve"> ADDIN EN.CITE &lt;EndNote&gt;&lt;Cite&gt;&lt;Author&gt;Molyneux&lt;/Author&gt;&lt;Year&gt;2023&lt;/Year&gt;&lt;RecNum&gt;867&lt;/RecNum&gt;&lt;DisplayText&gt;(34)&lt;/DisplayText&gt;&lt;record&gt;&lt;rec-number&gt;867&lt;/rec-number&gt;&lt;foreign-keys&gt;&lt;key app="EN" db-id="9wafaedrs0dtw6esr5wv0ewo5rsew5evfrd0" timestamp="1694583470"&gt;867&lt;/key&gt;&lt;/foreign-keys&gt;&lt;ref-type name="Journal Article"&gt;17&lt;/ref-type&gt;&lt;contributors&gt;&lt;authors&gt;&lt;author&gt;Molyneux, Prue&lt;/author&gt;&lt;author&gt;Bowen, Catherine&lt;/author&gt;&lt;author&gt;Ellis, Richard&lt;/author&gt;&lt;author&gt;Rome, Keith&lt;/author&gt;&lt;author&gt;Carroll, Matthew&lt;/author&gt;&lt;/authors&gt;&lt;/contributors&gt;&lt;titles&gt;&lt;title&gt;International multispecialty consensus on how to image, define, and grade ultrasound imaging features of first metatarsophalangeal joint osteoarthritis, a Delphi consensus study&lt;/title&gt;&lt;secondary-title&gt;Osteoarthr Cartil Open&lt;/secondary-title&gt;&lt;/titles&gt;&lt;periodical&gt;&lt;full-title&gt;Osteoarthr Cartil Open&lt;/full-title&gt;&lt;/periodical&gt;&lt;pages&gt;100336&lt;/pages&gt;&lt;volume&gt;5&lt;/volume&gt;&lt;number&gt;1&lt;/number&gt;&lt;dates&gt;&lt;year&gt;2023&lt;/year&gt;&lt;/dates&gt;&lt;isbn&gt;2665-9131&lt;/isbn&gt;&lt;urls&gt;&lt;/urls&gt;&lt;/record&gt;&lt;/Cite&gt;&lt;/EndNote&gt;</w:instrText>
      </w:r>
      <w:r w:rsidR="001E6A0E" w:rsidRPr="007E6007">
        <w:rPr>
          <w:rFonts w:eastAsia="Calibri" w:cs="Times New Roman"/>
        </w:rPr>
        <w:fldChar w:fldCharType="separate"/>
      </w:r>
      <w:r w:rsidR="001E6A0E" w:rsidRPr="007E6007">
        <w:rPr>
          <w:rFonts w:eastAsia="Calibri" w:cs="Times New Roman"/>
          <w:noProof/>
        </w:rPr>
        <w:t>(34)</w:t>
      </w:r>
      <w:r w:rsidR="001E6A0E" w:rsidRPr="007E6007">
        <w:rPr>
          <w:rFonts w:eastAsia="Calibri" w:cs="Times New Roman"/>
        </w:rPr>
        <w:fldChar w:fldCharType="end"/>
      </w:r>
      <w:bookmarkEnd w:id="11"/>
      <w:r w:rsidR="001E6A0E" w:rsidRPr="007E6007">
        <w:rPr>
          <w:rFonts w:cs="Arial"/>
        </w:rPr>
        <w:t xml:space="preserve">. </w:t>
      </w:r>
      <w:bookmarkStart w:id="12" w:name="_Hlk167266492"/>
      <w:bookmarkEnd w:id="9"/>
      <w:r w:rsidRPr="007E6007">
        <w:rPr>
          <w:rFonts w:eastAsia="Calibri" w:cs="Times New Roman"/>
        </w:rPr>
        <w:t>Our reliability study details the US</w:t>
      </w:r>
      <w:r w:rsidR="00167C29" w:rsidRPr="007E6007">
        <w:rPr>
          <w:rFonts w:eastAsia="Calibri" w:cs="Times New Roman"/>
        </w:rPr>
        <w:t xml:space="preserve"> imaging</w:t>
      </w:r>
      <w:r w:rsidRPr="007E6007">
        <w:rPr>
          <w:rFonts w:eastAsia="Calibri" w:cs="Times New Roman"/>
        </w:rPr>
        <w:t xml:space="preserve"> acquisition procedure and semiquantitative grading system for evaluating first MTPJ OA features in participants with radiologically confirmed OA </w:t>
      </w:r>
      <w:r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Pr="007E6007">
        <w:rPr>
          <w:rFonts w:eastAsia="Calibri" w:cs="Times New Roman"/>
        </w:rPr>
        <w:fldChar w:fldCharType="separate"/>
      </w:r>
      <w:r w:rsidR="002F6F2C" w:rsidRPr="007E6007">
        <w:rPr>
          <w:rFonts w:eastAsia="Calibri" w:cs="Times New Roman"/>
          <w:noProof/>
        </w:rPr>
        <w:t>(29)</w:t>
      </w:r>
      <w:r w:rsidRPr="007E6007">
        <w:rPr>
          <w:rFonts w:eastAsia="Calibri" w:cs="Times New Roman"/>
        </w:rPr>
        <w:fldChar w:fldCharType="end"/>
      </w:r>
      <w:r w:rsidRPr="007E6007">
        <w:rPr>
          <w:rFonts w:eastAsia="Calibri" w:cs="Times New Roman"/>
        </w:rPr>
        <w:t>. The US</w:t>
      </w:r>
      <w:r w:rsidR="00167C29" w:rsidRPr="007E6007">
        <w:rPr>
          <w:rFonts w:eastAsia="Calibri" w:cs="Times New Roman"/>
        </w:rPr>
        <w:t xml:space="preserve"> imaging</w:t>
      </w:r>
      <w:r w:rsidRPr="007E6007">
        <w:rPr>
          <w:rFonts w:eastAsia="Calibri" w:cs="Times New Roman"/>
        </w:rPr>
        <w:t xml:space="preserve"> acquisition procedure and grading system were reliable in evaluating joint effusion, synovial hypertrophy, synovitis, joint space narrowing, </w:t>
      </w:r>
      <w:proofErr w:type="gramStart"/>
      <w:r w:rsidRPr="007E6007">
        <w:rPr>
          <w:rFonts w:eastAsia="Calibri" w:cs="Times New Roman"/>
        </w:rPr>
        <w:t>osteophytes</w:t>
      </w:r>
      <w:proofErr w:type="gramEnd"/>
      <w:r w:rsidRPr="007E6007">
        <w:rPr>
          <w:rFonts w:eastAsia="Calibri" w:cs="Times New Roman"/>
        </w:rPr>
        <w:t xml:space="preserve"> and cartilage thickness in participants with radiologically confirmed OA. </w:t>
      </w:r>
      <w:bookmarkStart w:id="13" w:name="_Hlk167347038"/>
      <w:r w:rsidR="00C10334" w:rsidRPr="007E6007">
        <w:rPr>
          <w:rFonts w:eastAsia="Calibri" w:cs="Times New Roman"/>
        </w:rPr>
        <w:t xml:space="preserve">Two examiners </w:t>
      </w:r>
      <w:r w:rsidR="00C10334" w:rsidRPr="007E6007">
        <w:rPr>
          <w:rFonts w:eastAsia="Calibri" w:cs="Times New Roman"/>
          <w:bCs/>
          <w:iCs/>
        </w:rPr>
        <w:t>demonstrated good to excellent inter-examiner reliability across two sessions (ICCs 0.6 to 1.0; ICCS 0.55 to 1.0) and intra-examiner reliability (ICCs 0.58 to 0.92) for all features graded on a semiquantitative scale</w:t>
      </w:r>
      <w:r w:rsidR="00C10334" w:rsidRPr="007E6007">
        <w:rPr>
          <w:rFonts w:eastAsia="Calibri" w:cs="Times New Roman"/>
        </w:rPr>
        <w:t xml:space="preserve"> </w:t>
      </w:r>
      <w:r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Pr="007E6007">
        <w:rPr>
          <w:rFonts w:eastAsia="Calibri" w:cs="Times New Roman"/>
        </w:rPr>
        <w:fldChar w:fldCharType="separate"/>
      </w:r>
      <w:r w:rsidR="002F6F2C" w:rsidRPr="007E6007">
        <w:rPr>
          <w:rFonts w:eastAsia="Calibri" w:cs="Times New Roman"/>
          <w:noProof/>
        </w:rPr>
        <w:t>(29)</w:t>
      </w:r>
      <w:r w:rsidRPr="007E6007">
        <w:rPr>
          <w:rFonts w:eastAsia="Calibri" w:cs="Times New Roman"/>
        </w:rPr>
        <w:fldChar w:fldCharType="end"/>
      </w:r>
      <w:r w:rsidR="004F6687" w:rsidRPr="007E6007">
        <w:rPr>
          <w:rFonts w:eastAsia="Calibri" w:cs="Times New Roman"/>
        </w:rPr>
        <w:t xml:space="preserve">. </w:t>
      </w:r>
      <w:bookmarkEnd w:id="12"/>
      <w:bookmarkEnd w:id="13"/>
      <w:r w:rsidR="008635A2" w:rsidRPr="007E6007">
        <w:rPr>
          <w:rFonts w:eastAsia="Calibri" w:cs="Times New Roman"/>
        </w:rPr>
        <w:t>The semiquantitative grading of these US features was incorporated into the methodological development of the AUTUSI atlas. The Southern Health and Disability Ethics Committee, HDEC Ethics Reference: 2022 FULL 12721, granted ethical approval for the study</w:t>
      </w:r>
      <w:r w:rsidRPr="007E6007">
        <w:rPr>
          <w:rFonts w:eastAsia="Calibri" w:cs="Times New Roman"/>
        </w:rPr>
        <w:t>.</w:t>
      </w:r>
    </w:p>
    <w:p w14:paraId="01A64300" w14:textId="77777777" w:rsidR="000917F9" w:rsidRPr="007E6007" w:rsidRDefault="000917F9" w:rsidP="000917F9">
      <w:pPr>
        <w:spacing w:after="0" w:line="480" w:lineRule="auto"/>
        <w:jc w:val="both"/>
        <w:rPr>
          <w:rFonts w:eastAsia="Calibri" w:cs="Arial"/>
          <w:bCs/>
          <w:iCs/>
          <w:kern w:val="0"/>
          <w14:ligatures w14:val="none"/>
        </w:rPr>
      </w:pPr>
    </w:p>
    <w:p w14:paraId="69F27A19" w14:textId="4847B2E1" w:rsidR="00523F28" w:rsidRPr="007E6007" w:rsidRDefault="00523F28" w:rsidP="000917F9">
      <w:pPr>
        <w:spacing w:after="0" w:line="480" w:lineRule="auto"/>
        <w:jc w:val="both"/>
        <w:rPr>
          <w:rFonts w:eastAsia="Calibri" w:cs="Arial"/>
          <w:bCs/>
          <w:iCs/>
          <w:kern w:val="0"/>
          <w14:ligatures w14:val="none"/>
        </w:rPr>
      </w:pPr>
      <w:r w:rsidRPr="007E6007">
        <w:rPr>
          <w:rFonts w:eastAsia="Calibri" w:cs="Times New Roman"/>
          <w:b/>
          <w:bCs/>
          <w:i/>
          <w:iCs/>
        </w:rPr>
        <w:t xml:space="preserve">Participants </w:t>
      </w:r>
    </w:p>
    <w:p w14:paraId="1642FB42" w14:textId="132D243C" w:rsidR="00523F28" w:rsidRPr="007E6007" w:rsidRDefault="00AD1A66" w:rsidP="002F6F2C">
      <w:pPr>
        <w:spacing w:after="0" w:line="480" w:lineRule="auto"/>
        <w:jc w:val="both"/>
        <w:rPr>
          <w:rFonts w:eastAsia="Calibri" w:cs="Times New Roman"/>
        </w:rPr>
      </w:pPr>
      <w:r w:rsidRPr="007E6007">
        <w:rPr>
          <w:rFonts w:eastAsia="Calibri" w:cs="Times New Roman"/>
        </w:rPr>
        <w:t xml:space="preserve">Ultrasound </w:t>
      </w:r>
      <w:r w:rsidR="00523F28" w:rsidRPr="007E6007">
        <w:rPr>
          <w:rFonts w:eastAsia="Calibri" w:cs="Times New Roman"/>
        </w:rPr>
        <w:t xml:space="preserve">images were obtained from 57 participants who participated in an earlier reliability study </w:t>
      </w:r>
      <w:r w:rsidR="00523F28"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00523F28" w:rsidRPr="007E6007">
        <w:rPr>
          <w:rFonts w:eastAsia="Calibri" w:cs="Times New Roman"/>
        </w:rPr>
        <w:fldChar w:fldCharType="separate"/>
      </w:r>
      <w:r w:rsidR="002F6F2C" w:rsidRPr="007E6007">
        <w:rPr>
          <w:rFonts w:eastAsia="Calibri" w:cs="Times New Roman"/>
          <w:noProof/>
        </w:rPr>
        <w:t>(29)</w:t>
      </w:r>
      <w:r w:rsidR="00523F28" w:rsidRPr="007E6007">
        <w:rPr>
          <w:rFonts w:eastAsia="Calibri" w:cs="Times New Roman"/>
        </w:rPr>
        <w:fldChar w:fldCharType="end"/>
      </w:r>
      <w:r w:rsidR="00523F28" w:rsidRPr="007E6007">
        <w:rPr>
          <w:rFonts w:eastAsia="Calibri" w:cs="Times New Roman"/>
        </w:rPr>
        <w:t xml:space="preserve">. </w:t>
      </w:r>
      <w:bookmarkStart w:id="14" w:name="_Hlk166583083"/>
      <w:r w:rsidR="00523F28" w:rsidRPr="007E6007">
        <w:rPr>
          <w:rFonts w:eastAsia="Calibri" w:cs="Times New Roman"/>
        </w:rPr>
        <w:t xml:space="preserve">Participants over 20 years of age with </w:t>
      </w:r>
      <w:r w:rsidR="00C91568" w:rsidRPr="007E6007">
        <w:rPr>
          <w:rFonts w:eastAsia="Calibri" w:cs="Times New Roman"/>
        </w:rPr>
        <w:t>a previous imaging diagnosis (confirmed by an imaging modality) or clinically diagnosed (diagnosed based on clinical assessments)</w:t>
      </w:r>
      <w:r w:rsidR="00FF0F97" w:rsidRPr="007E6007">
        <w:rPr>
          <w:rFonts w:eastAsia="Calibri" w:cs="Times New Roman"/>
        </w:rPr>
        <w:t xml:space="preserve"> first </w:t>
      </w:r>
      <w:r w:rsidR="00FF0F97" w:rsidRPr="007E6007">
        <w:rPr>
          <w:rFonts w:eastAsia="Calibri" w:cs="Times New Roman"/>
        </w:rPr>
        <w:lastRenderedPageBreak/>
        <w:t>MTPJ OA</w:t>
      </w:r>
      <w:r w:rsidR="00C91568" w:rsidRPr="007E6007">
        <w:rPr>
          <w:rFonts w:eastAsia="Calibri" w:cs="Times New Roman"/>
        </w:rPr>
        <w:t xml:space="preserve"> </w:t>
      </w:r>
      <w:r w:rsidR="00523F28" w:rsidRPr="007E6007">
        <w:rPr>
          <w:rFonts w:eastAsia="Calibri" w:cs="Times New Roman"/>
        </w:rPr>
        <w:t xml:space="preserve">were recruited from the general population in Auckland, New Zealand. </w:t>
      </w:r>
      <w:bookmarkStart w:id="15" w:name="_Hlk166072268"/>
      <w:bookmarkEnd w:id="14"/>
      <w:r w:rsidR="00523F28" w:rsidRPr="007E6007">
        <w:rPr>
          <w:rFonts w:eastAsia="Calibri" w:cs="Times New Roman"/>
        </w:rPr>
        <w:t xml:space="preserve">Participants were recruited through professional interactive networks, social media </w:t>
      </w:r>
      <w:r w:rsidR="00BC639C" w:rsidRPr="007E6007">
        <w:rPr>
          <w:rFonts w:eastAsia="Calibri" w:cs="Times New Roman"/>
        </w:rPr>
        <w:t>(Twitter / X</w:t>
      </w:r>
      <w:r w:rsidR="00523F28" w:rsidRPr="007E6007">
        <w:rPr>
          <w:rFonts w:eastAsia="Calibri" w:cs="Times New Roman"/>
        </w:rPr>
        <w:t xml:space="preserve"> and Facebook) and local newspaper advertisements</w:t>
      </w:r>
      <w:bookmarkEnd w:id="15"/>
      <w:r w:rsidR="00523F28" w:rsidRPr="007E6007">
        <w:rPr>
          <w:rFonts w:eastAsia="Calibri" w:cs="Times New Roman"/>
        </w:rPr>
        <w:t>. Exclusion criteria were the possibility of pregnancy, the presence of any other inflammatory musculoskeletal condition, history of a first MTPJ surgery, or foot and/or ankle surgery in the last three months</w:t>
      </w:r>
      <w:bookmarkStart w:id="16" w:name="_Hlk166588041"/>
      <w:r w:rsidR="00261C57" w:rsidRPr="007E6007">
        <w:rPr>
          <w:rFonts w:eastAsia="Calibri" w:cs="Times New Roman"/>
        </w:rPr>
        <w:t>.</w:t>
      </w:r>
      <w:r w:rsidR="00261C57" w:rsidRPr="007E6007">
        <w:rPr>
          <w:rFonts w:cs="Arial"/>
          <w:kern w:val="0"/>
          <w:lang w:eastAsia="en-NZ"/>
          <w14:ligatures w14:val="none"/>
        </w:rPr>
        <w:t xml:space="preserve"> </w:t>
      </w:r>
      <w:r w:rsidR="00261C57" w:rsidRPr="007E6007">
        <w:rPr>
          <w:rFonts w:eastAsia="Calibri" w:cs="Times New Roman"/>
        </w:rPr>
        <w:t>Study participants were</w:t>
      </w:r>
      <w:r w:rsidR="00E73CD8" w:rsidRPr="007E6007">
        <w:rPr>
          <w:rFonts w:eastAsia="Calibri" w:cs="Times New Roman"/>
        </w:rPr>
        <w:t xml:space="preserve"> </w:t>
      </w:r>
      <w:r w:rsidR="00E73CD8" w:rsidRPr="007E6007">
        <w:rPr>
          <w:rFonts w:cs="Arial"/>
        </w:rPr>
        <w:t>categorised</w:t>
      </w:r>
      <w:r w:rsidR="00261C57" w:rsidRPr="007E6007">
        <w:rPr>
          <w:rFonts w:eastAsia="Calibri" w:cs="Times New Roman"/>
        </w:rPr>
        <w:t xml:space="preserve"> into two groups (radiographically confirmed OA</w:t>
      </w:r>
      <w:r w:rsidR="00471184" w:rsidRPr="007E6007">
        <w:rPr>
          <w:rFonts w:eastAsia="Calibri" w:cs="Times New Roman"/>
        </w:rPr>
        <w:t xml:space="preserve"> and non-OA group</w:t>
      </w:r>
      <w:r w:rsidR="00261C57" w:rsidRPr="007E6007">
        <w:rPr>
          <w:rFonts w:eastAsia="Calibri" w:cs="Times New Roman"/>
        </w:rPr>
        <w:t>). The LFA was used to determine the presence of radiographic first MTPJ OA</w:t>
      </w:r>
      <w:r w:rsidR="00523F28" w:rsidRPr="007E6007">
        <w:rPr>
          <w:rFonts w:eastAsia="Calibri" w:cs="Times New Roman"/>
        </w:rPr>
        <w:t xml:space="preserve"> </w:t>
      </w:r>
      <w:r w:rsidR="00523F28"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00523F28" w:rsidRPr="007E6007">
        <w:rPr>
          <w:rFonts w:eastAsia="Calibri" w:cs="Times New Roman"/>
        </w:rPr>
      </w:r>
      <w:r w:rsidR="00523F28" w:rsidRPr="007E6007">
        <w:rPr>
          <w:rFonts w:eastAsia="Calibri" w:cs="Times New Roman"/>
        </w:rPr>
        <w:fldChar w:fldCharType="separate"/>
      </w:r>
      <w:r w:rsidR="002F6F2C" w:rsidRPr="007E6007">
        <w:rPr>
          <w:rFonts w:eastAsia="Calibri" w:cs="Times New Roman"/>
          <w:noProof/>
        </w:rPr>
        <w:t>(15)</w:t>
      </w:r>
      <w:r w:rsidR="00523F28" w:rsidRPr="007E6007">
        <w:rPr>
          <w:rFonts w:eastAsia="Calibri" w:cs="Times New Roman"/>
        </w:rPr>
        <w:fldChar w:fldCharType="end"/>
      </w:r>
      <w:bookmarkEnd w:id="16"/>
      <w:r w:rsidR="00523F28" w:rsidRPr="007E6007">
        <w:rPr>
          <w:rFonts w:eastAsia="Calibri" w:cs="Times New Roman"/>
        </w:rPr>
        <w:t>. Fifty-seven participants were screened in the first imaging session, of whom 30 had radiographically confirmed first MTPJ OA</w:t>
      </w:r>
      <w:r w:rsidR="00581DD6" w:rsidRPr="007E6007">
        <w:rPr>
          <w:rFonts w:eastAsia="Calibri" w:cs="Times New Roman"/>
        </w:rPr>
        <w:t>.</w:t>
      </w:r>
      <w:r w:rsidR="00523F28" w:rsidRPr="007E6007">
        <w:rPr>
          <w:rFonts w:eastAsia="Calibri" w:cs="Times New Roman"/>
        </w:rPr>
        <w:t xml:space="preserve"> </w:t>
      </w:r>
      <w:r w:rsidR="005427F9" w:rsidRPr="007E6007">
        <w:rPr>
          <w:rFonts w:eastAsia="Calibri" w:cs="Times New Roman"/>
        </w:rPr>
        <w:t>A</w:t>
      </w:r>
      <w:r w:rsidR="00581DD6" w:rsidRPr="007E6007">
        <w:rPr>
          <w:rFonts w:eastAsia="Calibri" w:cs="Times New Roman"/>
        </w:rPr>
        <w:t xml:space="preserve">ll 30 participants with radiographic first MTPJ OA were invited to return for a repeat US imaging examination as part of the reliability study (29). Across both US imaging sessions, 87 sets of US images (one static image per feature) were acquired. </w:t>
      </w:r>
      <w:r w:rsidR="00523F28" w:rsidRPr="007E6007">
        <w:rPr>
          <w:rFonts w:eastAsia="Calibri" w:cs="Times New Roman"/>
        </w:rPr>
        <w:t xml:space="preserve">Each participant was randomly assigned an alphanumeric code upon entry into the study. Written informed consent was obtained from all participants before the study. </w:t>
      </w:r>
      <w:r w:rsidR="00523F28" w:rsidRPr="007E6007">
        <w:rPr>
          <w:rFonts w:eastAsia="Calibri" w:cs="Times New Roman"/>
          <w:b/>
        </w:rPr>
        <w:t>Figure 1</w:t>
      </w:r>
      <w:r w:rsidR="00523F28" w:rsidRPr="007E6007">
        <w:rPr>
          <w:rFonts w:eastAsia="Calibri" w:cs="Times New Roman"/>
        </w:rPr>
        <w:t xml:space="preserve"> provides an overview of participant engagement and how </w:t>
      </w:r>
      <w:r w:rsidR="005427F9" w:rsidRPr="007E6007">
        <w:rPr>
          <w:rFonts w:eastAsia="Calibri" w:cs="Times New Roman"/>
        </w:rPr>
        <w:t>US</w:t>
      </w:r>
      <w:r w:rsidR="00523F28" w:rsidRPr="007E6007">
        <w:rPr>
          <w:rFonts w:eastAsia="Calibri" w:cs="Times New Roman"/>
        </w:rPr>
        <w:t xml:space="preserve"> images were acquired to develop the atlas. </w:t>
      </w:r>
    </w:p>
    <w:p w14:paraId="22ADD537" w14:textId="5CC0F58C" w:rsidR="00523F28" w:rsidRPr="007E6007" w:rsidRDefault="003A15A4" w:rsidP="002F6F2C">
      <w:pPr>
        <w:spacing w:before="240" w:after="240" w:line="480" w:lineRule="auto"/>
        <w:jc w:val="both"/>
        <w:rPr>
          <w:rFonts w:eastAsia="Calibri" w:cs="Times New Roman"/>
          <w:b/>
          <w:bCs/>
          <w:i/>
          <w:iCs/>
        </w:rPr>
      </w:pPr>
      <w:bookmarkStart w:id="17" w:name="_Hlk166504663"/>
      <w:r w:rsidRPr="007E6007">
        <w:rPr>
          <w:rFonts w:eastAsia="Calibri" w:cs="Times New Roman"/>
          <w:b/>
          <w:bCs/>
          <w:i/>
          <w:iCs/>
        </w:rPr>
        <w:t>P</w:t>
      </w:r>
      <w:r w:rsidR="00C93245" w:rsidRPr="007E6007">
        <w:rPr>
          <w:rFonts w:eastAsia="Calibri" w:cs="Times New Roman"/>
          <w:b/>
          <w:bCs/>
          <w:i/>
          <w:iCs/>
        </w:rPr>
        <w:t>articipant and i</w:t>
      </w:r>
      <w:r w:rsidR="00523F28" w:rsidRPr="007E6007">
        <w:rPr>
          <w:rFonts w:eastAsia="Calibri" w:cs="Times New Roman"/>
          <w:b/>
          <w:bCs/>
          <w:i/>
          <w:iCs/>
        </w:rPr>
        <w:t xml:space="preserve">maging </w:t>
      </w:r>
      <w:r w:rsidR="00C93245" w:rsidRPr="007E6007">
        <w:rPr>
          <w:rFonts w:eastAsia="Calibri" w:cs="Times New Roman"/>
          <w:b/>
          <w:bCs/>
          <w:i/>
          <w:iCs/>
        </w:rPr>
        <w:t xml:space="preserve">data </w:t>
      </w:r>
    </w:p>
    <w:bookmarkEnd w:id="17"/>
    <w:p w14:paraId="01D96857" w14:textId="4C28480B" w:rsidR="00523F28" w:rsidRPr="007E6007" w:rsidRDefault="00523F28" w:rsidP="002F6F2C">
      <w:pPr>
        <w:spacing w:after="0" w:line="480" w:lineRule="auto"/>
        <w:jc w:val="both"/>
        <w:rPr>
          <w:rFonts w:eastAsia="Calibri" w:cs="Times New Roman"/>
        </w:rPr>
      </w:pPr>
      <w:r w:rsidRPr="007E6007">
        <w:rPr>
          <w:rFonts w:eastAsia="Calibri" w:cs="Times New Roman"/>
        </w:rPr>
        <w:t>All imaging was performed at a private medical imaging facility and was conducted sequentially within a 60-minute session in three separate rooms. First, demographic data were obtained for each participant (age, gender, height, weight, body mass index, ethnicity, and first MTPJ affected). Second, the presence of radiographic first MTPJ OA</w:t>
      </w:r>
      <w:r w:rsidR="001D5848" w:rsidRPr="007E6007">
        <w:rPr>
          <w:rFonts w:eastAsia="Calibri" w:cs="Times New Roman"/>
        </w:rPr>
        <w:t xml:space="preserve"> was determined through radiographic screening and assessment</w:t>
      </w:r>
      <w:r w:rsidRPr="007E6007">
        <w:rPr>
          <w:rFonts w:eastAsia="Calibri" w:cs="Times New Roman"/>
        </w:rPr>
        <w:t>. Third, participants underwent an US examination using the US</w:t>
      </w:r>
      <w:r w:rsidR="00167C29" w:rsidRPr="007E6007">
        <w:rPr>
          <w:rFonts w:eastAsia="Calibri" w:cs="Times New Roman"/>
        </w:rPr>
        <w:t xml:space="preserve"> imaging</w:t>
      </w:r>
      <w:r w:rsidRPr="007E6007">
        <w:rPr>
          <w:rFonts w:eastAsia="Calibri" w:cs="Times New Roman"/>
        </w:rPr>
        <w:t xml:space="preserve"> acquisition procedure and grading system</w:t>
      </w:r>
      <w:r w:rsidR="00DC4C25" w:rsidRPr="007E6007">
        <w:rPr>
          <w:rFonts w:eastAsia="Calibri" w:cs="Times New Roman"/>
        </w:rPr>
        <w:t xml:space="preserve"> </w:t>
      </w:r>
      <w:bookmarkStart w:id="18" w:name="_Hlk157891241"/>
      <w:r w:rsidR="00DC4C25"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00DC4C25" w:rsidRPr="007E6007">
        <w:rPr>
          <w:rFonts w:eastAsia="Calibri" w:cs="Times New Roman"/>
        </w:rPr>
        <w:fldChar w:fldCharType="separate"/>
      </w:r>
      <w:r w:rsidR="00DC4C25" w:rsidRPr="007E6007">
        <w:rPr>
          <w:rFonts w:eastAsia="Calibri" w:cs="Times New Roman"/>
          <w:noProof/>
        </w:rPr>
        <w:t>(29)</w:t>
      </w:r>
      <w:r w:rsidR="00DC4C25" w:rsidRPr="007E6007">
        <w:rPr>
          <w:rFonts w:eastAsia="Calibri" w:cs="Times New Roman"/>
        </w:rPr>
        <w:fldChar w:fldCharType="end"/>
      </w:r>
      <w:r w:rsidR="00DC4C25" w:rsidRPr="007E6007">
        <w:rPr>
          <w:rFonts w:eastAsia="Calibri" w:cs="Times New Roman"/>
        </w:rPr>
        <w:t>.</w:t>
      </w:r>
      <w:bookmarkEnd w:id="18"/>
    </w:p>
    <w:p w14:paraId="0C847E6B" w14:textId="77777777" w:rsidR="00523F28" w:rsidRPr="007E6007" w:rsidRDefault="00523F28" w:rsidP="002F6F2C">
      <w:pPr>
        <w:spacing w:after="0" w:line="480" w:lineRule="auto"/>
        <w:jc w:val="both"/>
        <w:rPr>
          <w:rFonts w:eastAsia="Calibri" w:cs="Times New Roman"/>
        </w:rPr>
      </w:pPr>
    </w:p>
    <w:p w14:paraId="53575356" w14:textId="31A998BC" w:rsidR="00523F28" w:rsidRPr="007E6007" w:rsidRDefault="00F6335E" w:rsidP="00347C3E">
      <w:pPr>
        <w:spacing w:line="480" w:lineRule="auto"/>
        <w:rPr>
          <w:rFonts w:eastAsia="Calibri" w:cs="Arial"/>
          <w:b/>
          <w:i/>
          <w:kern w:val="0"/>
          <w14:ligatures w14:val="none"/>
        </w:rPr>
      </w:pPr>
      <w:bookmarkStart w:id="19" w:name="_Toc155948057"/>
      <w:r w:rsidRPr="007E6007">
        <w:rPr>
          <w:rFonts w:eastAsia="Calibri" w:cs="Arial"/>
          <w:b/>
          <w:i/>
          <w:kern w:val="0"/>
          <w14:ligatures w14:val="none"/>
        </w:rPr>
        <w:t>INSERT FIGURE 1 NEAR HERE</w:t>
      </w:r>
      <w:bookmarkEnd w:id="19"/>
    </w:p>
    <w:p w14:paraId="5824F444" w14:textId="5FF0629E"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Radiographic </w:t>
      </w:r>
      <w:r w:rsidR="001D5848" w:rsidRPr="007E6007">
        <w:rPr>
          <w:rFonts w:eastAsia="Calibri" w:cs="Times New Roman"/>
          <w:b/>
          <w:bCs/>
          <w:i/>
          <w:iCs/>
        </w:rPr>
        <w:t>a</w:t>
      </w:r>
      <w:r w:rsidRPr="007E6007">
        <w:rPr>
          <w:rFonts w:eastAsia="Calibri" w:cs="Times New Roman"/>
          <w:b/>
          <w:bCs/>
          <w:i/>
          <w:iCs/>
        </w:rPr>
        <w:t>ssessment</w:t>
      </w:r>
    </w:p>
    <w:p w14:paraId="1CBBAF5E" w14:textId="4BC32D9D" w:rsidR="00523F28" w:rsidRPr="007E6007" w:rsidRDefault="00523F28" w:rsidP="002F6F2C">
      <w:pPr>
        <w:spacing w:after="0" w:line="480" w:lineRule="auto"/>
        <w:jc w:val="both"/>
        <w:rPr>
          <w:rFonts w:eastAsia="Calibri" w:cs="Times New Roman"/>
          <w:b/>
          <w:i/>
        </w:rPr>
      </w:pPr>
      <w:r w:rsidRPr="007E6007">
        <w:rPr>
          <w:rFonts w:eastAsia="Calibri" w:cs="Times New Roman"/>
        </w:rPr>
        <w:t>Weightbearing dorsal/plantar and lateral radiographs were obtained by an experienced radiographer. A radiologist (PC</w:t>
      </w:r>
      <w:r w:rsidR="008275B0" w:rsidRPr="007E6007">
        <w:t xml:space="preserve"> </w:t>
      </w:r>
      <w:r w:rsidR="008275B0" w:rsidRPr="007E6007">
        <w:rPr>
          <w:rFonts w:eastAsia="Calibri" w:cs="Times New Roman"/>
        </w:rPr>
        <w:t xml:space="preserve">with more than 20 </w:t>
      </w:r>
      <w:r w:rsidR="00471184" w:rsidRPr="007E6007">
        <w:rPr>
          <w:rFonts w:eastAsia="Calibri" w:cs="Times New Roman"/>
        </w:rPr>
        <w:t>years’ experience</w:t>
      </w:r>
      <w:r w:rsidRPr="007E6007">
        <w:rPr>
          <w:rFonts w:eastAsia="Calibri" w:cs="Times New Roman"/>
        </w:rPr>
        <w:t xml:space="preserve">) used the LFA to </w:t>
      </w:r>
      <w:r w:rsidRPr="007E6007">
        <w:rPr>
          <w:rFonts w:eastAsia="Calibri" w:cs="Times New Roman"/>
        </w:rPr>
        <w:lastRenderedPageBreak/>
        <w:t xml:space="preserve">determine the presence of radiographic first MTPJ OA </w:t>
      </w:r>
      <w:r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5)</w:t>
      </w:r>
      <w:r w:rsidRPr="007E6007">
        <w:rPr>
          <w:rFonts w:eastAsia="Calibri" w:cs="Times New Roman"/>
        </w:rPr>
        <w:fldChar w:fldCharType="end"/>
      </w:r>
      <w:r w:rsidRPr="007E6007">
        <w:rPr>
          <w:rFonts w:eastAsia="Calibri" w:cs="Times New Roman"/>
        </w:rPr>
        <w:t xml:space="preserve">. The LFA considers OA to be present when a score of 2 or greater for osteophytes or joint space narrowing is documented from either the dorsal/plantar or lateral view </w:t>
      </w:r>
      <w:r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ZW56PC9BdXRob3I+PFllYXI+MjAwNzwvWWVhcj48UmVj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5)</w:t>
      </w:r>
      <w:r w:rsidRPr="007E6007">
        <w:rPr>
          <w:rFonts w:eastAsia="Calibri" w:cs="Times New Roman"/>
        </w:rPr>
        <w:fldChar w:fldCharType="end"/>
      </w:r>
      <w:r w:rsidRPr="007E6007">
        <w:rPr>
          <w:rFonts w:eastAsia="Calibri" w:cs="Times New Roman"/>
        </w:rPr>
        <w:t>. One radiologist (PC) assessed and reported on all radiographs.</w:t>
      </w:r>
    </w:p>
    <w:p w14:paraId="67437ABE" w14:textId="58180CA1"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US</w:t>
      </w:r>
      <w:r w:rsidR="00167C29" w:rsidRPr="007E6007">
        <w:rPr>
          <w:rFonts w:eastAsia="Calibri" w:cs="Times New Roman"/>
          <w:b/>
          <w:bCs/>
          <w:i/>
          <w:iCs/>
        </w:rPr>
        <w:t xml:space="preserve"> imaging</w:t>
      </w:r>
      <w:r w:rsidRPr="007E6007">
        <w:rPr>
          <w:rFonts w:eastAsia="Calibri" w:cs="Times New Roman"/>
          <w:b/>
          <w:bCs/>
          <w:i/>
          <w:iCs/>
        </w:rPr>
        <w:t xml:space="preserve"> </w:t>
      </w:r>
      <w:r w:rsidR="001D5848" w:rsidRPr="007E6007">
        <w:rPr>
          <w:rFonts w:eastAsia="Calibri" w:cs="Times New Roman"/>
          <w:b/>
          <w:bCs/>
          <w:i/>
          <w:iCs/>
        </w:rPr>
        <w:t>a</w:t>
      </w:r>
      <w:r w:rsidRPr="007E6007">
        <w:rPr>
          <w:rFonts w:eastAsia="Calibri" w:cs="Times New Roman"/>
          <w:b/>
          <w:bCs/>
          <w:i/>
          <w:iCs/>
        </w:rPr>
        <w:t xml:space="preserve">ssessment </w:t>
      </w:r>
    </w:p>
    <w:p w14:paraId="22C8C3CF" w14:textId="5D942BFF"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Directly after the </w:t>
      </w:r>
      <w:r w:rsidR="006127CD" w:rsidRPr="007E6007">
        <w:rPr>
          <w:rFonts w:eastAsia="Calibri" w:cs="Times New Roman"/>
        </w:rPr>
        <w:t>radiographic</w:t>
      </w:r>
      <w:r w:rsidRPr="007E6007">
        <w:rPr>
          <w:rFonts w:eastAsia="Calibri" w:cs="Times New Roman"/>
        </w:rPr>
        <w:t xml:space="preserve"> examination all 57 participants received an US examination. </w:t>
      </w:r>
      <w:r w:rsidR="008F45FA" w:rsidRPr="007E6007">
        <w:rPr>
          <w:rFonts w:eastAsia="Calibri" w:cs="Times New Roman"/>
        </w:rPr>
        <w:t xml:space="preserve">US </w:t>
      </w:r>
      <w:r w:rsidRPr="007E6007">
        <w:rPr>
          <w:rFonts w:eastAsia="Calibri" w:cs="Times New Roman"/>
        </w:rPr>
        <w:t xml:space="preserve">features included in the examination were joint effusion, synovial hypertrophy, synovitis, osteophytes, joint space narrowing, and cartilage thickness. All </w:t>
      </w:r>
      <w:r w:rsidR="008F45FA" w:rsidRPr="007E6007">
        <w:rPr>
          <w:rFonts w:eastAsia="Calibri" w:cs="Times New Roman"/>
        </w:rPr>
        <w:t>US</w:t>
      </w:r>
      <w:r w:rsidRPr="007E6007">
        <w:rPr>
          <w:rFonts w:eastAsia="Calibri" w:cs="Times New Roman"/>
        </w:rPr>
        <w:t xml:space="preserve"> features were assessed in the dorsal view with the probe positioned longitudinally; a transverse orientation was also applied to examine joint effusion and synovial hypertrophy, to ensure the extent of the effusion and synovial thickening was fully investigated. A semiquantitative grading system was applied to all features (0=Absent, 1=Mild, 2=Moderate, 3=Severe). To mitigate problems with adequate discrimination between intermediary grades of cartilage thickness, a 0-2 semiquantitative grading system was applied </w:t>
      </w:r>
      <w:r w:rsidRPr="007E6007">
        <w:rPr>
          <w:rFonts w:eastAsia="Calibri" w:cs="Times New Roman"/>
          <w:b/>
          <w:bCs/>
        </w:rPr>
        <w:t>(</w:t>
      </w:r>
      <w:r w:rsidR="00873E3D" w:rsidRPr="007E6007">
        <w:rPr>
          <w:rFonts w:eastAsia="Calibri" w:cs="Times New Roman"/>
          <w:b/>
        </w:rPr>
        <w:t>Supplementary file</w:t>
      </w:r>
      <w:r w:rsidRPr="007E6007">
        <w:rPr>
          <w:rFonts w:eastAsia="Calibri" w:cs="Times New Roman"/>
          <w:b/>
        </w:rPr>
        <w:t xml:space="preserve"> 1</w:t>
      </w:r>
      <w:r w:rsidRPr="007E6007">
        <w:rPr>
          <w:rFonts w:eastAsia="Calibri" w:cs="Times New Roman"/>
          <w:b/>
          <w:bCs/>
        </w:rPr>
        <w:t>)</w:t>
      </w:r>
      <w:r w:rsidRPr="007E6007">
        <w:rPr>
          <w:rFonts w:eastAsia="Calibri" w:cs="Times New Roman"/>
        </w:rPr>
        <w:t xml:space="preserve">. </w:t>
      </w:r>
      <w:bookmarkStart w:id="20" w:name="_Hlk167353205"/>
      <w:r w:rsidRPr="007E6007">
        <w:rPr>
          <w:rFonts w:eastAsia="Calibri" w:cs="Times New Roman"/>
        </w:rPr>
        <w:t xml:space="preserve">A sonographer (KF with more than 15 years of experience in musculoskeletal </w:t>
      </w:r>
      <w:r w:rsidR="008F45FA" w:rsidRPr="007E6007">
        <w:rPr>
          <w:rFonts w:eastAsia="Calibri" w:cs="Times New Roman"/>
        </w:rPr>
        <w:t>US imaging</w:t>
      </w:r>
      <w:r w:rsidRPr="007E6007">
        <w:rPr>
          <w:rFonts w:eastAsia="Calibri" w:cs="Times New Roman"/>
        </w:rPr>
        <w:t xml:space="preserve">) applied the </w:t>
      </w:r>
      <w:r w:rsidR="008F45FA" w:rsidRPr="007E6007">
        <w:rPr>
          <w:rFonts w:eastAsia="Calibri" w:cs="Times New Roman"/>
        </w:rPr>
        <w:t>US imaging</w:t>
      </w:r>
      <w:r w:rsidRPr="007E6007">
        <w:rPr>
          <w:rFonts w:eastAsia="Calibri" w:cs="Times New Roman"/>
        </w:rPr>
        <w:t xml:space="preserve"> acquisition procedure and grading system to evaluate </w:t>
      </w:r>
      <w:r w:rsidR="008635A2" w:rsidRPr="007E6007">
        <w:rPr>
          <w:rFonts w:eastAsia="Calibri" w:cs="Times New Roman"/>
        </w:rPr>
        <w:t xml:space="preserve">the </w:t>
      </w:r>
      <w:r w:rsidRPr="007E6007">
        <w:rPr>
          <w:rFonts w:eastAsia="Calibri" w:cs="Times New Roman"/>
        </w:rPr>
        <w:t>first MTPJ</w:t>
      </w:r>
      <w:r w:rsidR="008635A2" w:rsidRPr="007E6007">
        <w:rPr>
          <w:rFonts w:eastAsia="Calibri" w:cs="Times New Roman"/>
        </w:rPr>
        <w:t xml:space="preserve"> for features of OA</w:t>
      </w:r>
      <w:r w:rsidRPr="007E6007">
        <w:rPr>
          <w:rFonts w:eastAsia="Calibri" w:cs="Times New Roman"/>
        </w:rPr>
        <w:t xml:space="preserve">. A radiologist (PC) applied the grading system to the static images acquired by the sonographer. Both examiners were blinded to the radiographic results, clinical data, and each other’s </w:t>
      </w:r>
      <w:r w:rsidR="008635A2" w:rsidRPr="007E6007">
        <w:rPr>
          <w:rFonts w:eastAsia="Calibri" w:cs="Times New Roman"/>
        </w:rPr>
        <w:t>grades</w:t>
      </w:r>
      <w:bookmarkEnd w:id="20"/>
      <w:r w:rsidRPr="007E6007">
        <w:rPr>
          <w:rFonts w:eastAsia="Calibri" w:cs="Times New Roman"/>
        </w:rPr>
        <w:t>.</w:t>
      </w:r>
      <w:bookmarkStart w:id="21" w:name="_Hlk166506542"/>
      <w:r w:rsidRPr="007E6007">
        <w:rPr>
          <w:rFonts w:eastAsia="Calibri" w:cs="Times New Roman"/>
        </w:rPr>
        <w:t xml:space="preserve"> </w:t>
      </w:r>
      <w:r w:rsidR="007304E8" w:rsidRPr="007E6007">
        <w:rPr>
          <w:rFonts w:eastAsia="Calibri" w:cs="Times New Roman"/>
        </w:rPr>
        <w:t>All ultrasound images were stored for the purpose of developing the AUTUSI atlas.</w:t>
      </w:r>
      <w:bookmarkEnd w:id="21"/>
    </w:p>
    <w:p w14:paraId="0B0CAE8D" w14:textId="77777777"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Equipment </w:t>
      </w:r>
    </w:p>
    <w:p w14:paraId="0090FC3E" w14:textId="303E774C"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A Philips </w:t>
      </w:r>
      <w:proofErr w:type="spellStart"/>
      <w:r w:rsidRPr="007E6007">
        <w:rPr>
          <w:rFonts w:eastAsia="Calibri" w:cs="Times New Roman"/>
        </w:rPr>
        <w:t>Epiq</w:t>
      </w:r>
      <w:proofErr w:type="spellEnd"/>
      <w:r w:rsidRPr="007E6007">
        <w:rPr>
          <w:rFonts w:eastAsia="Calibri" w:cs="Times New Roman"/>
        </w:rPr>
        <w:t xml:space="preserve"> Elite HW B.2 ultrasound machine, equipped with a multifrequency linear transducer (eL18–4 MHz), was used to acquire images of the first MTPJ. The US device did not change during the session or between sessions. Grey scale was used to examine all features (128Hz Gray Map 3, grey scale gain 30-40%, dynamic range 74-68%, Med, 2D </w:t>
      </w:r>
      <w:proofErr w:type="spellStart"/>
      <w:r w:rsidRPr="007E6007">
        <w:rPr>
          <w:rFonts w:eastAsia="Calibri" w:cs="Times New Roman"/>
        </w:rPr>
        <w:t>Opt</w:t>
      </w:r>
      <w:proofErr w:type="spellEnd"/>
      <w:r w:rsidRPr="007E6007">
        <w:rPr>
          <w:rFonts w:eastAsia="Calibri" w:cs="Times New Roman"/>
        </w:rPr>
        <w:t xml:space="preserve"> Res, </w:t>
      </w:r>
      <w:proofErr w:type="spellStart"/>
      <w:r w:rsidRPr="007E6007">
        <w:rPr>
          <w:rFonts w:eastAsia="Calibri" w:cs="Times New Roman"/>
        </w:rPr>
        <w:t>SonoCT</w:t>
      </w:r>
      <w:proofErr w:type="spellEnd"/>
      <w:r w:rsidRPr="007E6007">
        <w:rPr>
          <w:rFonts w:eastAsia="Calibri" w:cs="Times New Roman"/>
        </w:rPr>
        <w:t xml:space="preserve">, XRES 4) and power Doppler was applied for the examination of synovitis (PRF 700Hz, Non-directional Flow Colour Map CPA 3, Colour gain 50-65%, Wall Filter 63Hz, </w:t>
      </w:r>
      <w:r w:rsidRPr="007E6007">
        <w:rPr>
          <w:rFonts w:eastAsia="Calibri" w:cs="Times New Roman"/>
        </w:rPr>
        <w:lastRenderedPageBreak/>
        <w:t>Frequency 6.2MHz). The grey scale and power Doppler settings were adjusted to optimise image resolution and sensitivity to detect flow. At the beginning of each scanning session, focus was positioned at the level of the region of interest. Colour gain was adjusted below the degree that caused the appearance of noise artefacts.</w:t>
      </w:r>
    </w:p>
    <w:p w14:paraId="55297FA8" w14:textId="4D693155"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AUTUSI </w:t>
      </w:r>
      <w:r w:rsidR="008275B0" w:rsidRPr="007E6007">
        <w:rPr>
          <w:rFonts w:eastAsia="Calibri" w:cs="Times New Roman"/>
          <w:b/>
          <w:bCs/>
          <w:i/>
          <w:iCs/>
        </w:rPr>
        <w:t>a</w:t>
      </w:r>
      <w:r w:rsidRPr="007E6007">
        <w:rPr>
          <w:rFonts w:eastAsia="Calibri" w:cs="Times New Roman"/>
          <w:b/>
          <w:bCs/>
          <w:i/>
          <w:iCs/>
        </w:rPr>
        <w:t xml:space="preserve">tlas </w:t>
      </w:r>
      <w:r w:rsidR="008275B0" w:rsidRPr="007E6007">
        <w:rPr>
          <w:rFonts w:eastAsia="Calibri" w:cs="Times New Roman"/>
          <w:b/>
          <w:bCs/>
          <w:i/>
          <w:iCs/>
        </w:rPr>
        <w:t>i</w:t>
      </w:r>
      <w:r w:rsidRPr="007E6007">
        <w:rPr>
          <w:rFonts w:eastAsia="Calibri" w:cs="Times New Roman"/>
          <w:b/>
          <w:bCs/>
          <w:i/>
          <w:iCs/>
        </w:rPr>
        <w:t xml:space="preserve">mage </w:t>
      </w:r>
      <w:r w:rsidR="008275B0" w:rsidRPr="007E6007">
        <w:rPr>
          <w:rFonts w:eastAsia="Calibri" w:cs="Times New Roman"/>
          <w:b/>
          <w:bCs/>
          <w:i/>
          <w:iCs/>
        </w:rPr>
        <w:t>s</w:t>
      </w:r>
      <w:r w:rsidRPr="007E6007">
        <w:rPr>
          <w:rFonts w:eastAsia="Calibri" w:cs="Times New Roman"/>
          <w:b/>
          <w:bCs/>
          <w:i/>
          <w:iCs/>
        </w:rPr>
        <w:t xml:space="preserve">election and </w:t>
      </w:r>
      <w:r w:rsidR="008275B0" w:rsidRPr="007E6007">
        <w:rPr>
          <w:rFonts w:eastAsia="Calibri" w:cs="Times New Roman"/>
          <w:b/>
          <w:bCs/>
          <w:i/>
          <w:iCs/>
        </w:rPr>
        <w:t>c</w:t>
      </w:r>
      <w:r w:rsidRPr="007E6007">
        <w:rPr>
          <w:rFonts w:eastAsia="Calibri" w:cs="Times New Roman"/>
          <w:b/>
          <w:bCs/>
          <w:i/>
          <w:iCs/>
        </w:rPr>
        <w:t>onsensus</w:t>
      </w:r>
    </w:p>
    <w:p w14:paraId="34134585" w14:textId="1A363CE5"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The first MTPJ OA AUTUSI atlas was developed by a podiatrist (PM), sonographer (KF) and radiologist (PC), who were all involved in the reliability study </w:t>
      </w:r>
      <w:r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Pr="007E6007">
        <w:rPr>
          <w:rFonts w:eastAsia="Calibri" w:cs="Times New Roman"/>
        </w:rPr>
        <w:fldChar w:fldCharType="separate"/>
      </w:r>
      <w:r w:rsidR="002F6F2C" w:rsidRPr="007E6007">
        <w:rPr>
          <w:rFonts w:eastAsia="Calibri" w:cs="Times New Roman"/>
          <w:noProof/>
        </w:rPr>
        <w:t>(29)</w:t>
      </w:r>
      <w:r w:rsidRPr="007E6007">
        <w:rPr>
          <w:rFonts w:eastAsia="Calibri" w:cs="Times New Roman"/>
        </w:rPr>
        <w:fldChar w:fldCharType="end"/>
      </w:r>
      <w:r w:rsidRPr="007E6007">
        <w:rPr>
          <w:rFonts w:eastAsia="Calibri" w:cs="Times New Roman"/>
        </w:rPr>
        <w:t xml:space="preserve">. </w:t>
      </w:r>
      <w:r w:rsidR="0042669A" w:rsidRPr="007E6007">
        <w:rPr>
          <w:rFonts w:eastAsia="Calibri" w:cs="Times New Roman"/>
          <w:b/>
          <w:bCs/>
        </w:rPr>
        <w:t>Figure 2</w:t>
      </w:r>
      <w:r w:rsidR="0042669A" w:rsidRPr="007E6007">
        <w:rPr>
          <w:rFonts w:eastAsia="Calibri" w:cs="Times New Roman"/>
        </w:rPr>
        <w:t xml:space="preserve"> displays the image </w:t>
      </w:r>
      <w:r w:rsidR="00F74289" w:rsidRPr="007E6007">
        <w:rPr>
          <w:rFonts w:eastAsia="Calibri" w:cs="Times New Roman"/>
        </w:rPr>
        <w:t xml:space="preserve">assessment and categorisation </w:t>
      </w:r>
      <w:r w:rsidR="0042669A" w:rsidRPr="007E6007">
        <w:rPr>
          <w:rFonts w:eastAsia="Calibri" w:cs="Times New Roman"/>
        </w:rPr>
        <w:t xml:space="preserve">process used to develop the AUTUSI atlas. </w:t>
      </w:r>
      <w:r w:rsidRPr="007E6007">
        <w:rPr>
          <w:rFonts w:eastAsia="Calibri" w:cs="Times New Roman"/>
        </w:rPr>
        <w:t xml:space="preserve">The three atlas developers </w:t>
      </w:r>
      <w:bookmarkStart w:id="22" w:name="_Hlk158025195"/>
      <w:r w:rsidRPr="007E6007">
        <w:rPr>
          <w:rFonts w:eastAsia="Calibri" w:cs="Times New Roman"/>
        </w:rPr>
        <w:t>(PM, KC</w:t>
      </w:r>
      <w:r w:rsidR="005702CC" w:rsidRPr="007E6007">
        <w:rPr>
          <w:rFonts w:eastAsia="Calibri" w:cs="Times New Roman"/>
        </w:rPr>
        <w:t>,</w:t>
      </w:r>
      <w:r w:rsidRPr="007E6007">
        <w:rPr>
          <w:rFonts w:eastAsia="Calibri" w:cs="Times New Roman"/>
        </w:rPr>
        <w:t xml:space="preserve"> and PC) assessed all 87 sets of ultrasound images.</w:t>
      </w:r>
      <w:bookmarkEnd w:id="22"/>
      <w:r w:rsidRPr="007E6007">
        <w:rPr>
          <w:rFonts w:eastAsia="Calibri" w:cs="Times New Roman"/>
        </w:rPr>
        <w:t xml:space="preserve"> </w:t>
      </w:r>
      <w:bookmarkStart w:id="23" w:name="_Hlk158025249"/>
      <w:r w:rsidRPr="007E6007">
        <w:rPr>
          <w:rFonts w:eastAsia="Calibri" w:cs="Times New Roman"/>
        </w:rPr>
        <w:t>Each set of ultrasound images included six longitudinal images illustrating joint effusion, synovial hypertrophy, synovitis, osteophytes, joint space narrowing, cartilage thickness, and two transverse images illustrating joint effusion and synovial hypertrophy.</w:t>
      </w:r>
      <w:bookmarkEnd w:id="23"/>
      <w:r w:rsidRPr="007E6007">
        <w:rPr>
          <w:rFonts w:eastAsia="Calibri" w:cs="Times New Roman"/>
        </w:rPr>
        <w:t xml:space="preserve"> </w:t>
      </w:r>
      <w:bookmarkStart w:id="24" w:name="_Hlk158025473"/>
      <w:r w:rsidRPr="007E6007">
        <w:rPr>
          <w:rFonts w:eastAsia="Calibri" w:cs="Times New Roman"/>
        </w:rPr>
        <w:t xml:space="preserve">PM categorised all 696 static </w:t>
      </w:r>
      <w:r w:rsidR="005702CC" w:rsidRPr="007E6007">
        <w:rPr>
          <w:rFonts w:eastAsia="Calibri" w:cs="Times New Roman"/>
        </w:rPr>
        <w:t xml:space="preserve">US </w:t>
      </w:r>
      <w:r w:rsidRPr="007E6007">
        <w:rPr>
          <w:rFonts w:eastAsia="Calibri" w:cs="Times New Roman"/>
        </w:rPr>
        <w:t>images</w:t>
      </w:r>
      <w:r w:rsidR="008C0030" w:rsidRPr="007E6007">
        <w:rPr>
          <w:rFonts w:eastAsia="Calibri" w:cs="Times New Roman"/>
        </w:rPr>
        <w:t xml:space="preserve"> by feature and severity </w:t>
      </w:r>
      <w:r w:rsidRPr="007E6007">
        <w:rPr>
          <w:rFonts w:eastAsia="Calibri" w:cs="Times New Roman"/>
        </w:rPr>
        <w:t xml:space="preserve">according to grading by the radiologist and sonographer </w:t>
      </w:r>
      <w:bookmarkEnd w:id="24"/>
      <w:r w:rsidRPr="007E6007">
        <w:rPr>
          <w:rFonts w:eastAsia="Calibri" w:cs="Times New Roman"/>
        </w:rPr>
        <w:t xml:space="preserve">from the authors’ reliability study </w:t>
      </w:r>
      <w:r w:rsidRPr="007E6007">
        <w:rPr>
          <w:rFonts w:eastAsia="Calibri" w:cs="Times New Roman"/>
        </w:rPr>
        <w:fldChar w:fldCharType="begin"/>
      </w:r>
      <w:r w:rsidR="00C1027F" w:rsidRPr="007E6007">
        <w:rPr>
          <w:rFonts w:eastAsia="Calibri" w:cs="Times New Roman"/>
        </w:rPr>
        <w:instrText xml:space="preserve"> ADDIN EN.CITE &lt;EndNote&gt;&lt;Cite&gt;&lt;Author&gt;Molyneux&lt;/Author&gt;&lt;Year&gt;2023&lt;/Year&gt;&lt;RecNum&gt;899&lt;/RecNum&gt;&lt;DisplayText&gt;(29)&lt;/DisplayText&gt;&lt;record&gt;&lt;rec-number&gt;899&lt;/rec-number&gt;&lt;foreign-keys&gt;&lt;key app="EN" db-id="9wafaedrs0dtw6esr5wv0ewo5rsew5evfrd0" timestamp="1696804887"&gt;899&lt;/key&gt;&lt;/foreign-keys&gt;&lt;ref-type name="Journal Article"&gt;17&lt;/ref-type&gt;&lt;contributors&gt;&lt;authors&gt;&lt;author&gt;Molyneux, Prue&lt;/author&gt;&lt;author&gt;Bowen, Catherine&lt;/author&gt;&lt;author&gt;Ellis, Richard&lt;/author&gt;&lt;author&gt;Rome, Keith&lt;/author&gt;&lt;author&gt;Fitzgerald, Kate&lt;/author&gt;&lt;author&gt;Clark, Phillip&lt;/author&gt;&lt;author&gt;Carroll, Matthew&lt;/author&gt;&lt;/authors&gt;&lt;/contributors&gt;&lt;titles&gt;&lt;title&gt;Reliability of an ultrasound imaging acquisition procedure for examining osteoarthritis in the first metatarsophalangeal joint&lt;/title&gt;&lt;secondary-title&gt;Research Square [Preprint]&lt;/secondary-title&gt;&lt;/titles&gt;&lt;periodical&gt;&lt;full-title&gt;Research Square [Preprint]&lt;/full-title&gt;&lt;/periodical&gt;&lt;number&gt;Sep 26&lt;/number&gt;&lt;dates&gt;&lt;year&gt;2023&lt;/year&gt;&lt;/dates&gt;&lt;work-type&gt;Preprint&lt;/work-type&gt;&lt;urls&gt;&lt;/urls&gt;&lt;electronic-resource-num&gt;10.21203/rs.3.rs-3326416/v1&lt;/electronic-resource-num&gt;&lt;remote-database-name&gt;Research Square &lt;/remote-database-name&gt;&lt;/record&gt;&lt;/Cite&gt;&lt;/EndNote&gt;</w:instrText>
      </w:r>
      <w:r w:rsidRPr="007E6007">
        <w:rPr>
          <w:rFonts w:eastAsia="Calibri" w:cs="Times New Roman"/>
        </w:rPr>
        <w:fldChar w:fldCharType="separate"/>
      </w:r>
      <w:r w:rsidR="002F6F2C" w:rsidRPr="007E6007">
        <w:rPr>
          <w:rFonts w:eastAsia="Calibri" w:cs="Times New Roman"/>
          <w:noProof/>
        </w:rPr>
        <w:t>(29)</w:t>
      </w:r>
      <w:r w:rsidRPr="007E6007">
        <w:rPr>
          <w:rFonts w:eastAsia="Calibri" w:cs="Times New Roman"/>
        </w:rPr>
        <w:fldChar w:fldCharType="end"/>
      </w:r>
      <w:r w:rsidRPr="007E6007">
        <w:rPr>
          <w:rFonts w:eastAsia="Calibri" w:cs="Times New Roman"/>
        </w:rPr>
        <w:t xml:space="preserve">. </w:t>
      </w:r>
      <w:bookmarkStart w:id="25" w:name="_Hlk158025571"/>
      <w:r w:rsidRPr="007E6007">
        <w:rPr>
          <w:rFonts w:eastAsia="Calibri" w:cs="Times New Roman"/>
        </w:rPr>
        <w:t>All 696 static images representing each feature with varying degrees of severity were reviewed to select the most representative examples of each grade of each feature.</w:t>
      </w:r>
      <w:bookmarkEnd w:id="25"/>
      <w:r w:rsidRPr="007E6007">
        <w:rPr>
          <w:rFonts w:eastAsia="Calibri" w:cs="Times New Roman"/>
        </w:rPr>
        <w:t xml:space="preserve"> </w:t>
      </w:r>
      <w:bookmarkStart w:id="26" w:name="_Hlk158025614"/>
      <w:r w:rsidRPr="007E6007">
        <w:rPr>
          <w:rFonts w:eastAsia="Calibri" w:cs="Times New Roman"/>
        </w:rPr>
        <w:t>PM, KF and PC independently selected five images that best represented each feature definition and rating description.</w:t>
      </w:r>
      <w:bookmarkEnd w:id="26"/>
      <w:r w:rsidRPr="007E6007">
        <w:rPr>
          <w:rFonts w:eastAsia="Calibri" w:cs="Times New Roman"/>
        </w:rPr>
        <w:t xml:space="preserve"> </w:t>
      </w:r>
      <w:bookmarkStart w:id="27" w:name="_Hlk158025701"/>
      <w:r w:rsidRPr="007E6007">
        <w:rPr>
          <w:rFonts w:eastAsia="Calibri" w:cs="Times New Roman"/>
        </w:rPr>
        <w:t>From here</w:t>
      </w:r>
      <w:r w:rsidR="008635A2" w:rsidRPr="007E6007">
        <w:rPr>
          <w:rFonts w:eastAsia="Calibri" w:cs="Times New Roman"/>
        </w:rPr>
        <w:t>,</w:t>
      </w:r>
      <w:r w:rsidRPr="007E6007">
        <w:rPr>
          <w:rFonts w:eastAsia="Calibri" w:cs="Times New Roman"/>
        </w:rPr>
        <w:t xml:space="preserve"> the sonographer and radiologist independently selected the best image for each grade of each feature. If there was a disagreement, the image in question was replaced with another image considered a better representation.</w:t>
      </w:r>
      <w:bookmarkEnd w:id="27"/>
      <w:r w:rsidRPr="007E6007">
        <w:rPr>
          <w:rFonts w:eastAsia="Calibri" w:cs="Times New Roman"/>
        </w:rPr>
        <w:t xml:space="preserve"> </w:t>
      </w:r>
      <w:bookmarkStart w:id="28" w:name="_Hlk158025720"/>
      <w:r w:rsidRPr="007E6007">
        <w:rPr>
          <w:rFonts w:eastAsia="Calibri" w:cs="Times New Roman"/>
        </w:rPr>
        <w:t>This process was repeated until consensus was achieved. This process led to the final presentation of the first MTPJ OA AUTUSI atlas.</w:t>
      </w:r>
      <w:bookmarkEnd w:id="28"/>
    </w:p>
    <w:p w14:paraId="429008FA" w14:textId="77777777" w:rsidR="0042669A" w:rsidRPr="007E6007" w:rsidRDefault="0042669A" w:rsidP="002F6F2C">
      <w:pPr>
        <w:spacing w:after="0" w:line="480" w:lineRule="auto"/>
        <w:jc w:val="both"/>
        <w:rPr>
          <w:rFonts w:eastAsia="Calibri" w:cs="Times New Roman"/>
        </w:rPr>
      </w:pPr>
    </w:p>
    <w:p w14:paraId="451F0514" w14:textId="03B7CC2B" w:rsidR="0042669A" w:rsidRPr="007E6007" w:rsidRDefault="00F6335E" w:rsidP="002F6F2C">
      <w:pPr>
        <w:spacing w:after="0" w:line="480" w:lineRule="auto"/>
        <w:jc w:val="both"/>
        <w:rPr>
          <w:rFonts w:eastAsia="Calibri" w:cs="Times New Roman"/>
          <w:b/>
          <w:bCs/>
          <w:i/>
          <w:iCs/>
        </w:rPr>
      </w:pPr>
      <w:r w:rsidRPr="007E6007">
        <w:rPr>
          <w:rFonts w:eastAsia="Calibri" w:cs="Times New Roman"/>
          <w:b/>
          <w:bCs/>
          <w:i/>
          <w:iCs/>
        </w:rPr>
        <w:t>INSERT FIGURE 2 NEAR HERE</w:t>
      </w:r>
    </w:p>
    <w:p w14:paraId="039DC219" w14:textId="77777777" w:rsidR="00D30199" w:rsidRPr="007E6007" w:rsidRDefault="00D30199" w:rsidP="002F6F2C">
      <w:pPr>
        <w:spacing w:after="0" w:line="480" w:lineRule="auto"/>
        <w:jc w:val="both"/>
        <w:rPr>
          <w:rFonts w:eastAsia="Calibri" w:cs="Times New Roman"/>
          <w:b/>
          <w:bCs/>
          <w:i/>
          <w:iCs/>
        </w:rPr>
      </w:pPr>
    </w:p>
    <w:p w14:paraId="625EDD6D" w14:textId="262225B9"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Preparation of </w:t>
      </w:r>
      <w:r w:rsidR="00A56E28" w:rsidRPr="007E6007">
        <w:rPr>
          <w:rFonts w:eastAsia="Calibri" w:cs="Times New Roman"/>
          <w:b/>
          <w:bCs/>
          <w:i/>
          <w:iCs/>
        </w:rPr>
        <w:t>u</w:t>
      </w:r>
      <w:r w:rsidRPr="007E6007">
        <w:rPr>
          <w:rFonts w:eastAsia="Calibri" w:cs="Times New Roman"/>
          <w:b/>
          <w:bCs/>
          <w:i/>
          <w:iCs/>
        </w:rPr>
        <w:t xml:space="preserve">ltrasound </w:t>
      </w:r>
      <w:r w:rsidR="00A56E28" w:rsidRPr="007E6007">
        <w:rPr>
          <w:rFonts w:eastAsia="Calibri" w:cs="Times New Roman"/>
          <w:b/>
          <w:bCs/>
          <w:i/>
          <w:iCs/>
        </w:rPr>
        <w:t>i</w:t>
      </w:r>
      <w:r w:rsidRPr="007E6007">
        <w:rPr>
          <w:rFonts w:eastAsia="Calibri" w:cs="Times New Roman"/>
          <w:b/>
          <w:bCs/>
          <w:i/>
          <w:iCs/>
        </w:rPr>
        <w:t>mages</w:t>
      </w:r>
    </w:p>
    <w:p w14:paraId="6C617DD4" w14:textId="6F07EF4B" w:rsidR="00523F28" w:rsidRPr="007E6007" w:rsidRDefault="00523F28" w:rsidP="002F6F2C">
      <w:pPr>
        <w:spacing w:after="0" w:line="480" w:lineRule="auto"/>
        <w:jc w:val="both"/>
        <w:rPr>
          <w:rFonts w:eastAsia="Calibri" w:cs="Times New Roman"/>
          <w:b/>
        </w:rPr>
      </w:pPr>
      <w:r w:rsidRPr="007E6007">
        <w:rPr>
          <w:rFonts w:eastAsia="Calibri" w:cs="Times New Roman"/>
        </w:rPr>
        <w:lastRenderedPageBreak/>
        <w:t xml:space="preserve">An initial </w:t>
      </w:r>
      <w:r w:rsidR="001845ED" w:rsidRPr="007E6007">
        <w:rPr>
          <w:rFonts w:eastAsia="Calibri" w:cs="Times New Roman"/>
        </w:rPr>
        <w:t xml:space="preserve">AUTUSI </w:t>
      </w:r>
      <w:r w:rsidRPr="007E6007">
        <w:rPr>
          <w:rFonts w:eastAsia="Calibri" w:cs="Times New Roman"/>
        </w:rPr>
        <w:t xml:space="preserve">atlas was developed consisting of six features with an associated semiquantitative grading system. </w:t>
      </w:r>
      <w:r w:rsidR="001845ED" w:rsidRPr="007E6007">
        <w:rPr>
          <w:rFonts w:eastAsia="Calibri" w:cs="Times New Roman"/>
        </w:rPr>
        <w:t>The AUTUSI</w:t>
      </w:r>
      <w:r w:rsidRPr="007E6007">
        <w:rPr>
          <w:rFonts w:eastAsia="Calibri" w:cs="Times New Roman"/>
        </w:rPr>
        <w:t xml:space="preserve"> atlas consisted of 31 static ultrasound images. To assist in the differentiation between grades and features, PM designed line drawings to align with each ultrasound image. The </w:t>
      </w:r>
      <w:r w:rsidR="001845ED" w:rsidRPr="007E6007">
        <w:rPr>
          <w:rFonts w:eastAsia="Calibri" w:cs="Times New Roman"/>
        </w:rPr>
        <w:t>AUTUSI atlas</w:t>
      </w:r>
      <w:r w:rsidRPr="007E6007">
        <w:rPr>
          <w:rFonts w:eastAsia="Calibri" w:cs="Times New Roman"/>
        </w:rPr>
        <w:t xml:space="preserve"> was distributed to KF and PC for approval. The </w:t>
      </w:r>
      <w:r w:rsidR="001845ED" w:rsidRPr="007E6007">
        <w:rPr>
          <w:rFonts w:eastAsia="Calibri" w:cs="Times New Roman"/>
        </w:rPr>
        <w:t xml:space="preserve">AUTUSI </w:t>
      </w:r>
      <w:r w:rsidRPr="007E6007">
        <w:rPr>
          <w:rFonts w:eastAsia="Calibri" w:cs="Times New Roman"/>
        </w:rPr>
        <w:t xml:space="preserve">atlas was independently evaluated and confirmed appropriate by co-authors (MC, CB, RE, and KR). Agreement was reached regarding image selection and format design. </w:t>
      </w:r>
      <w:r w:rsidRPr="007E6007">
        <w:rPr>
          <w:rFonts w:eastAsia="Calibri" w:cs="Times New Roman"/>
          <w:b/>
        </w:rPr>
        <w:t xml:space="preserve">Figure </w:t>
      </w:r>
      <w:r w:rsidR="0042669A" w:rsidRPr="007E6007">
        <w:rPr>
          <w:rFonts w:eastAsia="Calibri" w:cs="Times New Roman"/>
          <w:b/>
        </w:rPr>
        <w:t>3</w:t>
      </w:r>
      <w:r w:rsidRPr="007E6007">
        <w:rPr>
          <w:rFonts w:eastAsia="Calibri" w:cs="Times New Roman"/>
        </w:rPr>
        <w:t xml:space="preserve"> shows the </w:t>
      </w:r>
      <w:r w:rsidR="001845ED" w:rsidRPr="007E6007">
        <w:rPr>
          <w:rFonts w:eastAsia="Calibri" w:cs="Times New Roman"/>
        </w:rPr>
        <w:t>AUTUSI a</w:t>
      </w:r>
      <w:r w:rsidRPr="007E6007">
        <w:rPr>
          <w:rFonts w:eastAsia="Calibri" w:cs="Times New Roman"/>
        </w:rPr>
        <w:t xml:space="preserve">tlas images for the assessment of synovitis. Power Doppler signals must be detected within synovial hypertrophy to be considered as a sign of synovitis. The scoring of power Doppler signals was performed according to a semiquantitative scale (0 = No flow in the synovium, 1 = Mild, single vessel signals (one or more), 2 = Moderate, confluent vessel signals in less than half of the area of the synovium, 3 = Severe, vessel signals in more than half of the area of the synovium). The </w:t>
      </w:r>
      <w:r w:rsidR="00A56E28" w:rsidRPr="007E6007">
        <w:rPr>
          <w:rFonts w:eastAsia="Calibri" w:cs="Times New Roman"/>
        </w:rPr>
        <w:t xml:space="preserve">full </w:t>
      </w:r>
      <w:r w:rsidRPr="007E6007">
        <w:rPr>
          <w:rFonts w:eastAsia="Calibri" w:cs="Times New Roman"/>
        </w:rPr>
        <w:t xml:space="preserve">AUTUSI atlas is presented in </w:t>
      </w:r>
      <w:bookmarkStart w:id="29" w:name="_Hlk157073372"/>
      <w:r w:rsidR="00873E3D" w:rsidRPr="007E6007">
        <w:rPr>
          <w:rFonts w:eastAsia="Calibri" w:cs="Times New Roman"/>
          <w:b/>
          <w:bCs/>
        </w:rPr>
        <w:t>Supplementary file</w:t>
      </w:r>
      <w:r w:rsidR="00347C3E" w:rsidRPr="007E6007">
        <w:rPr>
          <w:rFonts w:eastAsia="Calibri" w:cs="Times New Roman"/>
          <w:b/>
          <w:bCs/>
        </w:rPr>
        <w:t xml:space="preserve"> </w:t>
      </w:r>
      <w:bookmarkEnd w:id="29"/>
      <w:r w:rsidR="00347C3E" w:rsidRPr="007E6007">
        <w:rPr>
          <w:rFonts w:eastAsia="Calibri" w:cs="Times New Roman"/>
          <w:b/>
        </w:rPr>
        <w:t>2</w:t>
      </w:r>
      <w:r w:rsidRPr="007E6007">
        <w:rPr>
          <w:rFonts w:eastAsia="Calibri" w:cs="Times New Roman"/>
          <w:b/>
        </w:rPr>
        <w:t>.</w:t>
      </w:r>
    </w:p>
    <w:p w14:paraId="2163257C" w14:textId="78ED7FE0" w:rsidR="00523F28" w:rsidRPr="007E6007" w:rsidRDefault="00523F28" w:rsidP="002F6F2C">
      <w:pPr>
        <w:keepNext/>
        <w:spacing w:after="0" w:line="480" w:lineRule="auto"/>
        <w:jc w:val="both"/>
        <w:rPr>
          <w:rFonts w:eastAsia="Calibri" w:cs="Times New Roman"/>
          <w:b/>
        </w:rPr>
      </w:pPr>
    </w:p>
    <w:p w14:paraId="4A63043B" w14:textId="4A0899BB" w:rsidR="00347C3E" w:rsidRPr="007E6007" w:rsidRDefault="00F6335E" w:rsidP="002F6F2C">
      <w:pPr>
        <w:keepNext/>
        <w:spacing w:after="0" w:line="480" w:lineRule="auto"/>
        <w:jc w:val="both"/>
        <w:rPr>
          <w:rFonts w:eastAsia="Calibri" w:cs="Times New Roman"/>
          <w:b/>
          <w:i/>
          <w:iCs/>
        </w:rPr>
      </w:pPr>
      <w:r w:rsidRPr="007E6007">
        <w:rPr>
          <w:rFonts w:eastAsia="Calibri" w:cs="Times New Roman"/>
          <w:b/>
          <w:i/>
          <w:iCs/>
        </w:rPr>
        <w:t>INSERT FIGURE 3 NEAR HERE</w:t>
      </w:r>
    </w:p>
    <w:p w14:paraId="2A9CF4C5" w14:textId="77777777" w:rsidR="00347C3E" w:rsidRPr="007E6007" w:rsidRDefault="00347C3E" w:rsidP="002F6F2C">
      <w:pPr>
        <w:keepNext/>
        <w:spacing w:after="0" w:line="480" w:lineRule="auto"/>
        <w:jc w:val="both"/>
        <w:rPr>
          <w:rFonts w:eastAsia="Calibri" w:cs="Times New Roman"/>
          <w:i/>
          <w:iCs/>
        </w:rPr>
      </w:pPr>
    </w:p>
    <w:p w14:paraId="73A1B8EC" w14:textId="77777777" w:rsidR="00523F28" w:rsidRPr="007E6007" w:rsidRDefault="00523F28" w:rsidP="002F6F2C">
      <w:pPr>
        <w:spacing w:before="240" w:after="120" w:line="480" w:lineRule="auto"/>
        <w:jc w:val="both"/>
        <w:rPr>
          <w:rFonts w:eastAsia="Calibri" w:cs="Times New Roman"/>
          <w:b/>
          <w:bCs/>
        </w:rPr>
      </w:pPr>
      <w:r w:rsidRPr="007E6007">
        <w:rPr>
          <w:rFonts w:eastAsia="Calibri" w:cs="Times New Roman"/>
          <w:b/>
          <w:bCs/>
        </w:rPr>
        <w:t xml:space="preserve">Reproducibility of the AUTUSI atlas </w:t>
      </w:r>
    </w:p>
    <w:p w14:paraId="1E401C63" w14:textId="5BA8F897"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Image </w:t>
      </w:r>
      <w:r w:rsidR="00A56E28" w:rsidRPr="007E6007">
        <w:rPr>
          <w:rFonts w:eastAsia="Calibri" w:cs="Times New Roman"/>
          <w:b/>
          <w:bCs/>
          <w:i/>
          <w:iCs/>
        </w:rPr>
        <w:t>s</w:t>
      </w:r>
      <w:r w:rsidRPr="007E6007">
        <w:rPr>
          <w:rFonts w:eastAsia="Calibri" w:cs="Times New Roman"/>
          <w:b/>
          <w:bCs/>
          <w:i/>
          <w:iCs/>
        </w:rPr>
        <w:t xml:space="preserve">election for </w:t>
      </w:r>
      <w:r w:rsidR="00A56E28" w:rsidRPr="007E6007">
        <w:rPr>
          <w:rFonts w:eastAsia="Calibri" w:cs="Times New Roman"/>
          <w:b/>
          <w:bCs/>
          <w:i/>
          <w:iCs/>
        </w:rPr>
        <w:t>g</w:t>
      </w:r>
      <w:r w:rsidRPr="007E6007">
        <w:rPr>
          <w:rFonts w:eastAsia="Calibri" w:cs="Times New Roman"/>
          <w:b/>
          <w:bCs/>
          <w:i/>
          <w:iCs/>
        </w:rPr>
        <w:t>rading</w:t>
      </w:r>
    </w:p>
    <w:p w14:paraId="1C8DD61D" w14:textId="47B31EF8" w:rsidR="00523F28" w:rsidRPr="007E6007" w:rsidRDefault="00523F28" w:rsidP="002F6F2C">
      <w:pPr>
        <w:spacing w:before="240" w:after="120" w:line="480" w:lineRule="auto"/>
        <w:jc w:val="both"/>
        <w:rPr>
          <w:rFonts w:eastAsia="Calibri" w:cs="Times New Roman"/>
        </w:rPr>
      </w:pPr>
      <w:r w:rsidRPr="007E6007">
        <w:rPr>
          <w:rFonts w:eastAsia="Calibri" w:cs="Times New Roman"/>
        </w:rPr>
        <w:t>T</w:t>
      </w:r>
      <w:bookmarkStart w:id="30" w:name="_Hlk149385947"/>
      <w:r w:rsidRPr="007E6007">
        <w:rPr>
          <w:rFonts w:eastAsia="Calibri" w:cs="Times New Roman"/>
        </w:rPr>
        <w:t xml:space="preserve">o assess the reproducibility of the </w:t>
      </w:r>
      <w:r w:rsidR="00A56E28" w:rsidRPr="007E6007">
        <w:rPr>
          <w:rFonts w:eastAsia="Calibri" w:cs="Times New Roman"/>
        </w:rPr>
        <w:t xml:space="preserve">AUTUSI </w:t>
      </w:r>
      <w:r w:rsidRPr="007E6007">
        <w:rPr>
          <w:rFonts w:eastAsia="Calibri" w:cs="Times New Roman"/>
        </w:rPr>
        <w:t xml:space="preserve">atlas, a random sample of 24 images were selected from the total sample of 696 available images for grading. </w:t>
      </w:r>
      <w:bookmarkEnd w:id="30"/>
      <w:r w:rsidRPr="007E6007">
        <w:rPr>
          <w:rFonts w:eastAsia="Calibri" w:cs="Times New Roman"/>
        </w:rPr>
        <w:t>Ultrasound images were grouped by participant code according to feature and grade using Microsoft</w:t>
      </w:r>
      <w:r w:rsidRPr="007E6007">
        <w:rPr>
          <w:rFonts w:eastAsia="Calibri" w:cs="Times New Roman"/>
          <w:vertAlign w:val="superscript"/>
        </w:rPr>
        <w:t>®</w:t>
      </w:r>
      <w:r w:rsidRPr="007E6007">
        <w:rPr>
          <w:rFonts w:eastAsia="Calibri" w:cs="Times New Roman"/>
        </w:rPr>
        <w:t xml:space="preserve"> Excel</w:t>
      </w:r>
      <w:r w:rsidRPr="007E6007">
        <w:rPr>
          <w:rFonts w:eastAsia="Calibri" w:cs="Times New Roman"/>
          <w:vertAlign w:val="superscript"/>
        </w:rPr>
        <w:t>®</w:t>
      </w:r>
      <w:r w:rsidRPr="007E6007">
        <w:rPr>
          <w:rFonts w:eastAsia="Calibri" w:cs="Times New Roman"/>
        </w:rPr>
        <w:t xml:space="preserve"> (version 2307, Microsoft Corp., Redmond, Washington, USA). Participant codes </w:t>
      </w:r>
      <w:r w:rsidR="00A56E28" w:rsidRPr="007E6007">
        <w:rPr>
          <w:rFonts w:eastAsia="Calibri" w:cs="Times New Roman"/>
        </w:rPr>
        <w:t>representing</w:t>
      </w:r>
      <w:r w:rsidRPr="007E6007">
        <w:rPr>
          <w:rFonts w:eastAsia="Calibri" w:cs="Times New Roman"/>
        </w:rPr>
        <w:t xml:space="preserve"> images included in the AUTUSI atlas were deleted from the spreadsheet to ensure atlas examiners would not grade images that had been previously selected as </w:t>
      </w:r>
      <w:r w:rsidR="008635A2" w:rsidRPr="007E6007">
        <w:rPr>
          <w:rFonts w:eastAsia="Calibri" w:cs="Times New Roman"/>
        </w:rPr>
        <w:t>atlas images</w:t>
      </w:r>
      <w:r w:rsidR="00506D7B" w:rsidRPr="007E6007">
        <w:rPr>
          <w:rFonts w:eastAsia="Calibri" w:cs="Times New Roman"/>
        </w:rPr>
        <w:t xml:space="preserve">. </w:t>
      </w:r>
      <w:r w:rsidRPr="007E6007">
        <w:rPr>
          <w:rFonts w:eastAsia="Calibri" w:cs="Times New Roman"/>
        </w:rPr>
        <w:t xml:space="preserve">Ultrasound images were randomly selected by row number using a random number generator. Twenty-four </w:t>
      </w:r>
      <w:r w:rsidR="00DC1CD1" w:rsidRPr="007E6007">
        <w:rPr>
          <w:rFonts w:eastAsia="Calibri" w:cs="Times New Roman"/>
        </w:rPr>
        <w:t>US</w:t>
      </w:r>
      <w:r w:rsidRPr="007E6007">
        <w:rPr>
          <w:rFonts w:eastAsia="Calibri" w:cs="Times New Roman"/>
        </w:rPr>
        <w:t xml:space="preserve"> </w:t>
      </w:r>
      <w:r w:rsidRPr="007E6007">
        <w:rPr>
          <w:rFonts w:eastAsia="Calibri" w:cs="Times New Roman"/>
        </w:rPr>
        <w:lastRenderedPageBreak/>
        <w:t>images (three images per feature) were randomly selected from the remaining 665 images. Selected images were compiled into a document and sent with the AUTUSI atlas to examiners.</w:t>
      </w:r>
    </w:p>
    <w:p w14:paraId="085BC957" w14:textId="77777777" w:rsidR="00523F28" w:rsidRPr="007E6007" w:rsidRDefault="00523F28" w:rsidP="002F6F2C">
      <w:pPr>
        <w:spacing w:before="240" w:after="120" w:line="480" w:lineRule="auto"/>
        <w:jc w:val="both"/>
        <w:rPr>
          <w:rFonts w:eastAsia="Calibri" w:cs="Times New Roman"/>
          <w:b/>
          <w:bCs/>
          <w:i/>
          <w:iCs/>
        </w:rPr>
      </w:pPr>
    </w:p>
    <w:p w14:paraId="4447C7ED" w14:textId="2B2605B1"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 xml:space="preserve">Atlas </w:t>
      </w:r>
      <w:r w:rsidR="00A56E28" w:rsidRPr="007E6007">
        <w:rPr>
          <w:rFonts w:eastAsia="Calibri" w:cs="Times New Roman"/>
          <w:b/>
          <w:bCs/>
          <w:i/>
          <w:iCs/>
        </w:rPr>
        <w:t>e</w:t>
      </w:r>
      <w:r w:rsidRPr="007E6007">
        <w:rPr>
          <w:rFonts w:eastAsia="Calibri" w:cs="Times New Roman"/>
          <w:b/>
          <w:bCs/>
          <w:i/>
          <w:iCs/>
        </w:rPr>
        <w:t>xaminers</w:t>
      </w:r>
    </w:p>
    <w:p w14:paraId="10CDA737" w14:textId="30F23EC9" w:rsidR="00523F28" w:rsidRPr="007E6007" w:rsidRDefault="00523F28" w:rsidP="002F6F2C">
      <w:pPr>
        <w:spacing w:after="0" w:line="480" w:lineRule="auto"/>
        <w:jc w:val="both"/>
        <w:rPr>
          <w:rFonts w:eastAsia="Calibri" w:cs="Times New Roman"/>
        </w:rPr>
      </w:pPr>
      <w:bookmarkStart w:id="31" w:name="_Hlk149307719"/>
      <w:r w:rsidRPr="007E6007">
        <w:rPr>
          <w:rFonts w:eastAsia="Calibri" w:cs="Times New Roman"/>
        </w:rPr>
        <w:t xml:space="preserve">Six examiners with experience in </w:t>
      </w:r>
      <w:r w:rsidR="008F45FA" w:rsidRPr="007E6007">
        <w:rPr>
          <w:rFonts w:eastAsia="Calibri" w:cs="Times New Roman"/>
        </w:rPr>
        <w:t>US</w:t>
      </w:r>
      <w:r w:rsidR="008635A2" w:rsidRPr="007E6007">
        <w:rPr>
          <w:rFonts w:eastAsia="Calibri" w:cs="Times New Roman"/>
        </w:rPr>
        <w:t xml:space="preserve"> imaging</w:t>
      </w:r>
      <w:r w:rsidR="008F45FA" w:rsidRPr="007E6007">
        <w:rPr>
          <w:rFonts w:eastAsia="Calibri" w:cs="Times New Roman"/>
        </w:rPr>
        <w:t xml:space="preserve"> </w:t>
      </w:r>
      <w:r w:rsidRPr="007E6007">
        <w:rPr>
          <w:rFonts w:eastAsia="Calibri" w:cs="Times New Roman"/>
        </w:rPr>
        <w:t xml:space="preserve">from different countries (New Zealand [n=4], United Kingdom [n=1] and Canada [n=1]) and different health professions (radiologists [n=2], podiatrist [n=2], sonographer [n=1], and physical therapist [n=1]) independently rated the randomly selected ultrasound images using the AUTUSI atlas. </w:t>
      </w:r>
      <w:bookmarkEnd w:id="31"/>
      <w:r w:rsidRPr="007E6007">
        <w:rPr>
          <w:rFonts w:eastAsia="Calibri" w:cs="Times New Roman"/>
        </w:rPr>
        <w:t xml:space="preserve">All examiners were provided with written instructions detailing the AUTUSI atlas, the </w:t>
      </w:r>
      <w:r w:rsidR="008F45FA" w:rsidRPr="007E6007">
        <w:rPr>
          <w:rFonts w:eastAsia="Calibri" w:cs="Times New Roman"/>
        </w:rPr>
        <w:t>US imaging</w:t>
      </w:r>
      <w:r w:rsidRPr="007E6007">
        <w:rPr>
          <w:rFonts w:eastAsia="Calibri" w:cs="Times New Roman"/>
        </w:rPr>
        <w:t xml:space="preserve"> grading sheet, and the tasks required of them for grading </w:t>
      </w:r>
      <w:r w:rsidR="002970A2" w:rsidRPr="007E6007">
        <w:rPr>
          <w:rFonts w:eastAsia="Calibri" w:cs="Times New Roman"/>
        </w:rPr>
        <w:t xml:space="preserve">sessions </w:t>
      </w:r>
      <w:r w:rsidRPr="007E6007">
        <w:rPr>
          <w:rFonts w:eastAsia="Calibri" w:cs="Times New Roman"/>
        </w:rPr>
        <w:t>one and two. An additional video outlining the process was also provided. This step included three examiners (PM, KF, and PC) who developed the atlas and three examiners who were not involved in the US</w:t>
      </w:r>
      <w:r w:rsidR="008F45FA" w:rsidRPr="007E6007">
        <w:rPr>
          <w:rFonts w:eastAsia="Calibri" w:cs="Times New Roman"/>
        </w:rPr>
        <w:t xml:space="preserve"> imaging</w:t>
      </w:r>
      <w:r w:rsidRPr="007E6007">
        <w:rPr>
          <w:rFonts w:eastAsia="Calibri" w:cs="Times New Roman"/>
        </w:rPr>
        <w:t xml:space="preserve"> acquisition or the atlas development – a radiologist, a physical therapist, and a podiatrist. To determine </w:t>
      </w:r>
      <w:r w:rsidR="002970A2" w:rsidRPr="007E6007">
        <w:rPr>
          <w:rFonts w:eastAsia="Calibri" w:cs="Times New Roman"/>
        </w:rPr>
        <w:t xml:space="preserve">the </w:t>
      </w:r>
      <w:r w:rsidRPr="007E6007">
        <w:rPr>
          <w:rFonts w:eastAsia="Calibri" w:cs="Times New Roman"/>
        </w:rPr>
        <w:t xml:space="preserve">inter-examiner reproducibility of the AUTUSI atlas, all six examiners (PM, KF, PC, RG, </w:t>
      </w:r>
      <w:r w:rsidR="00A56E28" w:rsidRPr="007E6007">
        <w:rPr>
          <w:rFonts w:eastAsia="Calibri" w:cs="Times New Roman"/>
        </w:rPr>
        <w:t>JW,</w:t>
      </w:r>
      <w:r w:rsidRPr="007E6007">
        <w:rPr>
          <w:rFonts w:eastAsia="Calibri" w:cs="Times New Roman"/>
        </w:rPr>
        <w:t xml:space="preserve"> and CD) independently rated the random sample of 24 </w:t>
      </w:r>
      <w:r w:rsidR="00DC1CD1" w:rsidRPr="007E6007">
        <w:rPr>
          <w:rFonts w:eastAsia="Calibri" w:cs="Times New Roman"/>
        </w:rPr>
        <w:t xml:space="preserve">US </w:t>
      </w:r>
      <w:r w:rsidRPr="007E6007">
        <w:rPr>
          <w:rFonts w:eastAsia="Calibri" w:cs="Times New Roman"/>
        </w:rPr>
        <w:t xml:space="preserve">images (3 images per feature of varying severity) using the atlas. </w:t>
      </w:r>
      <w:bookmarkStart w:id="32" w:name="_Hlk166506737"/>
      <w:r w:rsidRPr="007E6007">
        <w:rPr>
          <w:rFonts w:eastAsia="Calibri" w:cs="Times New Roman"/>
        </w:rPr>
        <w:t>To determine intra-examiner reproducibility, this process was repeated 3-4 weeks later (without reference to previous ratings).</w:t>
      </w:r>
      <w:bookmarkEnd w:id="32"/>
    </w:p>
    <w:p w14:paraId="3C94B3D6" w14:textId="77777777" w:rsidR="00523F28" w:rsidRPr="007E6007" w:rsidRDefault="00523F28" w:rsidP="002F6F2C">
      <w:pPr>
        <w:spacing w:before="240" w:after="240" w:line="480" w:lineRule="auto"/>
        <w:jc w:val="both"/>
        <w:rPr>
          <w:rFonts w:eastAsia="Calibri" w:cs="Times New Roman"/>
          <w:b/>
          <w:bCs/>
          <w:i/>
          <w:iCs/>
        </w:rPr>
      </w:pPr>
      <w:r w:rsidRPr="007E6007">
        <w:rPr>
          <w:rFonts w:eastAsia="Calibri" w:cs="Times New Roman"/>
          <w:b/>
          <w:bCs/>
          <w:i/>
          <w:iCs/>
        </w:rPr>
        <w:t>Statistical Analysis</w:t>
      </w:r>
    </w:p>
    <w:p w14:paraId="2FC3DDD4" w14:textId="13BFFD0D" w:rsidR="00523F28" w:rsidRPr="007E6007" w:rsidRDefault="00523F28" w:rsidP="002F6F2C">
      <w:pPr>
        <w:spacing w:after="0" w:line="480" w:lineRule="auto"/>
        <w:jc w:val="both"/>
        <w:rPr>
          <w:rFonts w:eastAsia="Calibri" w:cs="Times New Roman"/>
        </w:rPr>
      </w:pPr>
      <w:proofErr w:type="spellStart"/>
      <w:r w:rsidRPr="007E6007">
        <w:rPr>
          <w:rFonts w:eastAsia="Calibri" w:cs="Times New Roman"/>
        </w:rPr>
        <w:t>Gwet’s</w:t>
      </w:r>
      <w:proofErr w:type="spellEnd"/>
      <w:r w:rsidRPr="007E6007">
        <w:rPr>
          <w:rFonts w:eastAsia="Calibri" w:cs="Times New Roman"/>
        </w:rPr>
        <w:t xml:space="preserve"> AC2 values were calculated using the </w:t>
      </w:r>
      <w:proofErr w:type="spellStart"/>
      <w:r w:rsidRPr="007E6007">
        <w:rPr>
          <w:rFonts w:eastAsia="Calibri" w:cs="Times New Roman"/>
        </w:rPr>
        <w:t>irrCAC</w:t>
      </w:r>
      <w:proofErr w:type="spellEnd"/>
      <w:r w:rsidRPr="007E6007">
        <w:rPr>
          <w:rFonts w:eastAsia="Calibri" w:cs="Times New Roman"/>
        </w:rPr>
        <w:t xml:space="preserve"> package in R, version 1.0, to determine inter-examiner and intra-examiner reliability. Quadratic weighting was used for all calculations due to the ordinal nature of scoring across the US features. </w:t>
      </w:r>
      <w:proofErr w:type="spellStart"/>
      <w:r w:rsidRPr="007E6007">
        <w:rPr>
          <w:rFonts w:eastAsia="Calibri" w:cs="Times New Roman"/>
        </w:rPr>
        <w:t>Gwet's</w:t>
      </w:r>
      <w:proofErr w:type="spellEnd"/>
      <w:r w:rsidRPr="007E6007">
        <w:rPr>
          <w:rFonts w:eastAsia="Calibri" w:cs="Times New Roman"/>
        </w:rPr>
        <w:t xml:space="preserve"> AC2 values were interpreted using the following cutoffs: &lt;0 poor; 0.01–0.20 slight; 0.21–0.40 fair; 0.41–0.60 moderate; 0.61–0.80 substantial; 0.81–1.00 almost perfect or 1.00 perfect </w:t>
      </w:r>
      <w:r w:rsidRPr="007E6007">
        <w:rPr>
          <w:rFonts w:eastAsia="Calibri" w:cs="Times New Roman"/>
        </w:rPr>
        <w:fldChar w:fldCharType="begin"/>
      </w:r>
      <w:r w:rsidR="006D3ECA" w:rsidRPr="007E6007">
        <w:rPr>
          <w:rFonts w:eastAsia="Calibri" w:cs="Times New Roman"/>
        </w:rPr>
        <w:instrText xml:space="preserve"> ADDIN EN.CITE &lt;EndNote&gt;&lt;Cite&gt;&lt;Author&gt;Landis&lt;/Author&gt;&lt;Year&gt;1977&lt;/Year&gt;&lt;RecNum&gt;891&lt;/RecNum&gt;&lt;DisplayText&gt;(35)&lt;/DisplayText&gt;&lt;record&gt;&lt;rec-number&gt;891&lt;/rec-number&gt;&lt;foreign-keys&gt;&lt;key app="EN" db-id="9wafaedrs0dtw6esr5wv0ewo5rsew5evfrd0" timestamp="1696133216"&gt;891&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mote-database-name&gt;Medline&lt;/remote-database-name&gt;&lt;remote-database-provider&gt;NLM&lt;/remote-database-provider&gt;&lt;/record&gt;&lt;/Cite&gt;&lt;/EndNote&gt;</w:instrText>
      </w:r>
      <w:r w:rsidRPr="007E6007">
        <w:rPr>
          <w:rFonts w:eastAsia="Calibri" w:cs="Times New Roman"/>
        </w:rPr>
        <w:fldChar w:fldCharType="separate"/>
      </w:r>
      <w:r w:rsidR="006D3ECA" w:rsidRPr="007E6007">
        <w:rPr>
          <w:rFonts w:eastAsia="Calibri" w:cs="Times New Roman"/>
          <w:noProof/>
        </w:rPr>
        <w:t>(35)</w:t>
      </w:r>
      <w:r w:rsidRPr="007E6007">
        <w:rPr>
          <w:rFonts w:eastAsia="Calibri" w:cs="Times New Roman"/>
        </w:rPr>
        <w:fldChar w:fldCharType="end"/>
      </w:r>
      <w:r w:rsidRPr="007E6007">
        <w:rPr>
          <w:rFonts w:eastAsia="Calibri" w:cs="Times New Roman"/>
        </w:rPr>
        <w:t xml:space="preserve">. </w:t>
      </w:r>
      <w:proofErr w:type="spellStart"/>
      <w:r w:rsidRPr="007E6007">
        <w:rPr>
          <w:rFonts w:eastAsia="Calibri" w:cs="Times New Roman"/>
        </w:rPr>
        <w:t>Gwet's</w:t>
      </w:r>
      <w:proofErr w:type="spellEnd"/>
      <w:r w:rsidRPr="007E6007">
        <w:rPr>
          <w:rFonts w:eastAsia="Calibri" w:cs="Times New Roman"/>
        </w:rPr>
        <w:t xml:space="preserve"> AC1 values were calculated because this approach has been shown to provide a more robust measure of reliability than the traditionally used kappa statistic </w:t>
      </w:r>
      <w:r w:rsidRPr="007E6007">
        <w:rPr>
          <w:rFonts w:eastAsia="Calibri" w:cs="Times New Roman"/>
        </w:rPr>
        <w:fldChar w:fldCharType="begin"/>
      </w:r>
      <w:r w:rsidR="006D3ECA" w:rsidRPr="007E6007">
        <w:rPr>
          <w:rFonts w:eastAsia="Calibri" w:cs="Times New Roman"/>
        </w:rPr>
        <w:instrText xml:space="preserve"> ADDIN EN.CITE &lt;EndNote&gt;&lt;Cite ExcludeYear="1"&gt;&lt;Author&gt;Wongpakaran&lt;/Author&gt;&lt;RecNum&gt;892&lt;/RecNum&gt;&lt;DisplayText&gt;(36)&lt;/DisplayText&gt;&lt;record&gt;&lt;rec-number&gt;892&lt;/rec-number&gt;&lt;foreign-keys&gt;&lt;key app="EN" db-id="9wafaedrs0dtw6esr5wv0ewo5rsew5evfrd0" timestamp="1696133360"&gt;892&lt;/key&gt;&lt;/foreign-keys&gt;&lt;ref-type name="Journal Article"&gt;17&lt;/ref-type&gt;&lt;contributors&gt;&lt;authors&gt;&lt;author&gt;Wongpakaran, N&lt;/author&gt;&lt;author&gt;Wongpakaran, T&lt;/author&gt;&lt;/authors&gt;&lt;/contributors&gt;&lt;titles&gt;&lt;title&gt;Wedding Det al.(2013) A comparison of Cohen’s kappa and Gwet’s AC1 when calculating inter-rater reliability coefficients: a study conducted with personality disorder samples&lt;/title&gt;&lt;secondary-title&gt;BMC Med Res Methodol&lt;/secondary-title&gt;&lt;/titles&gt;&lt;periodical&gt;&lt;full-title&gt;BMC Med Res Methodol&lt;/full-title&gt;&lt;/periodical&gt;&lt;pages&gt;61&lt;/pages&gt;&lt;volume&gt;13&lt;/volume&gt;&lt;dates&gt;&lt;/dates&gt;&lt;urls&gt;&lt;/urls&gt;&lt;/record&gt;&lt;/Cite&gt;&lt;/EndNote&gt;</w:instrText>
      </w:r>
      <w:r w:rsidRPr="007E6007">
        <w:rPr>
          <w:rFonts w:eastAsia="Calibri" w:cs="Times New Roman"/>
        </w:rPr>
        <w:fldChar w:fldCharType="separate"/>
      </w:r>
      <w:r w:rsidR="006D3ECA" w:rsidRPr="007E6007">
        <w:rPr>
          <w:rFonts w:eastAsia="Calibri" w:cs="Times New Roman"/>
          <w:noProof/>
        </w:rPr>
        <w:t>(36)</w:t>
      </w:r>
      <w:r w:rsidRPr="007E6007">
        <w:rPr>
          <w:rFonts w:eastAsia="Calibri" w:cs="Times New Roman"/>
        </w:rPr>
        <w:fldChar w:fldCharType="end"/>
      </w:r>
      <w:r w:rsidRPr="007E6007">
        <w:rPr>
          <w:rFonts w:eastAsia="Calibri" w:cs="Times New Roman"/>
        </w:rPr>
        <w:t>.</w:t>
      </w:r>
    </w:p>
    <w:p w14:paraId="3EEC15F3" w14:textId="77777777" w:rsidR="00D30199" w:rsidRPr="007E6007" w:rsidRDefault="00D30199" w:rsidP="002F6F2C">
      <w:pPr>
        <w:spacing w:after="0" w:line="480" w:lineRule="auto"/>
        <w:jc w:val="both"/>
        <w:rPr>
          <w:rFonts w:eastAsia="Calibri" w:cs="Times New Roman"/>
        </w:rPr>
      </w:pPr>
    </w:p>
    <w:p w14:paraId="0821D3A1" w14:textId="77777777" w:rsidR="00523F28" w:rsidRPr="007E6007" w:rsidRDefault="00523F28" w:rsidP="002F6F2C">
      <w:pPr>
        <w:keepNext/>
        <w:keepLines/>
        <w:spacing w:before="240" w:after="240" w:line="480" w:lineRule="auto"/>
        <w:jc w:val="both"/>
        <w:outlineLvl w:val="1"/>
        <w:rPr>
          <w:rFonts w:eastAsia="Times New Roman" w:cs="Times New Roman"/>
          <w:b/>
          <w:sz w:val="28"/>
          <w:szCs w:val="26"/>
        </w:rPr>
      </w:pPr>
      <w:bookmarkStart w:id="33" w:name="_Toc155947683"/>
      <w:bookmarkStart w:id="34" w:name="_Hlk157005229"/>
      <w:r w:rsidRPr="007E6007">
        <w:rPr>
          <w:rFonts w:eastAsia="Times New Roman" w:cs="Times New Roman"/>
          <w:b/>
          <w:sz w:val="28"/>
          <w:szCs w:val="26"/>
        </w:rPr>
        <w:t>Results</w:t>
      </w:r>
      <w:bookmarkEnd w:id="33"/>
      <w:r w:rsidRPr="007E6007">
        <w:rPr>
          <w:rFonts w:eastAsia="Times New Roman" w:cs="Times New Roman"/>
          <w:b/>
          <w:sz w:val="28"/>
          <w:szCs w:val="26"/>
        </w:rPr>
        <w:t xml:space="preserve"> </w:t>
      </w:r>
    </w:p>
    <w:bookmarkEnd w:id="34"/>
    <w:p w14:paraId="799A248A" w14:textId="77777777" w:rsidR="00D0685C" w:rsidRPr="007E6007" w:rsidRDefault="00523F28" w:rsidP="00D0685C">
      <w:pPr>
        <w:spacing w:after="0" w:line="480" w:lineRule="auto"/>
        <w:jc w:val="both"/>
        <w:rPr>
          <w:rFonts w:eastAsia="Calibri" w:cs="Times New Roman"/>
          <w:b/>
          <w:bCs/>
        </w:rPr>
      </w:pPr>
      <w:r w:rsidRPr="007E6007">
        <w:rPr>
          <w:rFonts w:eastAsia="Calibri" w:cs="Times New Roman"/>
          <w:b/>
        </w:rPr>
        <w:t xml:space="preserve">Table </w:t>
      </w:r>
      <w:r w:rsidR="00AF7E86" w:rsidRPr="007E6007">
        <w:rPr>
          <w:rFonts w:eastAsia="Calibri" w:cs="Times New Roman"/>
          <w:b/>
        </w:rPr>
        <w:t>1.</w:t>
      </w:r>
      <w:r w:rsidRPr="007E6007">
        <w:rPr>
          <w:rFonts w:eastAsia="Calibri" w:cs="Times New Roman"/>
        </w:rPr>
        <w:t xml:space="preserve"> details the demographic characteristics of the 57 participants (25 female, 5 male) included in the AUTUSI atlas development study.</w:t>
      </w:r>
    </w:p>
    <w:p w14:paraId="75687A55" w14:textId="77777777" w:rsidR="00D0685C" w:rsidRPr="007E6007" w:rsidRDefault="00D0685C" w:rsidP="00D0685C">
      <w:pPr>
        <w:spacing w:after="0" w:line="480" w:lineRule="auto"/>
        <w:jc w:val="both"/>
        <w:rPr>
          <w:rFonts w:eastAsia="Calibri" w:cs="Times New Roman"/>
          <w:b/>
          <w:bCs/>
        </w:rPr>
      </w:pPr>
    </w:p>
    <w:p w14:paraId="2C68F2EE" w14:textId="2EF87C52" w:rsidR="00523F28" w:rsidRPr="007E6007" w:rsidRDefault="00D30199" w:rsidP="00D0685C">
      <w:pPr>
        <w:spacing w:after="0" w:line="480" w:lineRule="auto"/>
        <w:jc w:val="both"/>
        <w:rPr>
          <w:rFonts w:eastAsia="Calibri" w:cs="Times New Roman"/>
        </w:rPr>
      </w:pPr>
      <w:r w:rsidRPr="007E6007">
        <w:rPr>
          <w:rFonts w:eastAsia="Calibri" w:cs="Times New Roman"/>
          <w:b/>
          <w:bCs/>
          <w:i/>
          <w:iCs/>
          <w:sz w:val="20"/>
          <w:szCs w:val="18"/>
        </w:rPr>
        <w:t>INSERT TABLE 1 NEAR HERE</w:t>
      </w:r>
    </w:p>
    <w:p w14:paraId="2847480B" w14:textId="77777777" w:rsidR="00523F28" w:rsidRPr="007E6007" w:rsidRDefault="00523F28" w:rsidP="002F6F2C">
      <w:pPr>
        <w:spacing w:after="0" w:line="480" w:lineRule="auto"/>
        <w:jc w:val="both"/>
        <w:rPr>
          <w:rFonts w:eastAsia="Calibri" w:cs="Times New Roman"/>
        </w:rPr>
      </w:pPr>
    </w:p>
    <w:p w14:paraId="51A3837F" w14:textId="7D7EEB99" w:rsidR="00523F28" w:rsidRPr="007E6007" w:rsidRDefault="00523F28" w:rsidP="002F6F2C">
      <w:pPr>
        <w:spacing w:before="240" w:after="240" w:line="480" w:lineRule="auto"/>
        <w:jc w:val="both"/>
        <w:rPr>
          <w:rFonts w:eastAsia="Calibri" w:cs="Times New Roman"/>
          <w:b/>
          <w:bCs/>
        </w:rPr>
      </w:pPr>
      <w:bookmarkStart w:id="35" w:name="_Hlk166508608"/>
      <w:r w:rsidRPr="007E6007">
        <w:rPr>
          <w:rFonts w:eastAsia="Calibri" w:cs="Times New Roman"/>
          <w:b/>
          <w:bCs/>
        </w:rPr>
        <w:t xml:space="preserve">Inter-examiner </w:t>
      </w:r>
      <w:r w:rsidR="00A56E28" w:rsidRPr="007E6007">
        <w:rPr>
          <w:rFonts w:eastAsia="Calibri" w:cs="Times New Roman"/>
          <w:b/>
          <w:bCs/>
        </w:rPr>
        <w:t>r</w:t>
      </w:r>
      <w:r w:rsidRPr="007E6007">
        <w:rPr>
          <w:rFonts w:eastAsia="Calibri" w:cs="Times New Roman"/>
          <w:b/>
          <w:bCs/>
        </w:rPr>
        <w:t xml:space="preserve">eproducibility </w:t>
      </w:r>
    </w:p>
    <w:p w14:paraId="08F86D24" w14:textId="74E0301D" w:rsidR="00523F28" w:rsidRPr="007E6007" w:rsidRDefault="00523F28" w:rsidP="002F6F2C">
      <w:pPr>
        <w:spacing w:after="0" w:line="480" w:lineRule="auto"/>
        <w:jc w:val="both"/>
        <w:rPr>
          <w:rFonts w:eastAsia="Calibri" w:cs="Times New Roman"/>
        </w:rPr>
      </w:pPr>
      <w:r w:rsidRPr="007E6007">
        <w:rPr>
          <w:rFonts w:eastAsia="Calibri" w:cs="Times New Roman"/>
          <w:b/>
        </w:rPr>
        <w:t>Table</w:t>
      </w:r>
      <w:r w:rsidR="00AF7E86" w:rsidRPr="007E6007">
        <w:rPr>
          <w:rFonts w:eastAsia="Calibri" w:cs="Times New Roman"/>
          <w:b/>
        </w:rPr>
        <w:t xml:space="preserve"> 2.</w:t>
      </w:r>
      <w:r w:rsidRPr="007E6007">
        <w:rPr>
          <w:rFonts w:eastAsia="Calibri" w:cs="Times New Roman"/>
        </w:rPr>
        <w:t xml:space="preserve"> displays the reproducibility statistics for inter-examiner analyses</w:t>
      </w:r>
      <w:bookmarkStart w:id="36" w:name="_Hlk166676461"/>
      <w:r w:rsidRPr="007E6007">
        <w:rPr>
          <w:rFonts w:eastAsia="Calibri" w:cs="Times New Roman"/>
        </w:rPr>
        <w:t xml:space="preserve">. Percentage </w:t>
      </w:r>
      <w:r w:rsidR="00EE6B69" w:rsidRPr="007E6007">
        <w:rPr>
          <w:rFonts w:eastAsia="Calibri" w:cs="Times New Roman"/>
        </w:rPr>
        <w:t xml:space="preserve">exact </w:t>
      </w:r>
      <w:r w:rsidRPr="007E6007">
        <w:rPr>
          <w:rFonts w:eastAsia="Calibri" w:cs="Times New Roman"/>
        </w:rPr>
        <w:t>agreement</w:t>
      </w:r>
      <w:bookmarkEnd w:id="36"/>
      <w:r w:rsidRPr="007E6007">
        <w:rPr>
          <w:rFonts w:eastAsia="Calibri" w:cs="Times New Roman"/>
        </w:rPr>
        <w:t xml:space="preserve"> ranged from 96% to 100%. </w:t>
      </w:r>
      <w:proofErr w:type="spellStart"/>
      <w:r w:rsidRPr="007E6007">
        <w:rPr>
          <w:rFonts w:eastAsia="Calibri" w:cs="Times New Roman"/>
        </w:rPr>
        <w:t>Gwet’s</w:t>
      </w:r>
      <w:proofErr w:type="spellEnd"/>
      <w:r w:rsidRPr="007E6007">
        <w:rPr>
          <w:rFonts w:eastAsia="Calibri" w:cs="Times New Roman"/>
        </w:rPr>
        <w:t xml:space="preserve"> AC2 values ranged from 0.81 to 1.00, indicating almost perfect-to-perfect levels of agreement. Inter-examiner reproducibility was similar between session one and session two grading. </w:t>
      </w:r>
      <w:r w:rsidR="00BD2356" w:rsidRPr="007E6007">
        <w:rPr>
          <w:rFonts w:eastAsia="Calibri" w:cs="Times New Roman"/>
        </w:rPr>
        <w:t>Although acceptable, the grading of synovitis was not as consistent as other US features.</w:t>
      </w:r>
    </w:p>
    <w:p w14:paraId="3D7FB4ED" w14:textId="77777777" w:rsidR="00523F28" w:rsidRPr="007E6007" w:rsidRDefault="00523F28" w:rsidP="002F6F2C">
      <w:pPr>
        <w:keepNext/>
        <w:spacing w:after="0" w:line="480" w:lineRule="auto"/>
        <w:rPr>
          <w:rFonts w:eastAsia="Calibri" w:cs="Times New Roman"/>
          <w:i/>
          <w:iCs/>
          <w:sz w:val="20"/>
          <w:szCs w:val="18"/>
        </w:rPr>
      </w:pPr>
    </w:p>
    <w:p w14:paraId="674CC070" w14:textId="0910B0E6" w:rsidR="00523F28" w:rsidRPr="007E6007" w:rsidRDefault="00D30199" w:rsidP="002F6F2C">
      <w:pPr>
        <w:keepNext/>
        <w:spacing w:after="0" w:line="480" w:lineRule="auto"/>
        <w:rPr>
          <w:rFonts w:eastAsia="Calibri" w:cs="Times New Roman"/>
          <w:i/>
          <w:iCs/>
          <w:sz w:val="20"/>
          <w:szCs w:val="18"/>
        </w:rPr>
      </w:pPr>
      <w:bookmarkStart w:id="37" w:name="_Toc155947891"/>
      <w:r w:rsidRPr="007E6007">
        <w:rPr>
          <w:rFonts w:eastAsia="Calibri" w:cs="Times New Roman"/>
          <w:b/>
          <w:bCs/>
          <w:i/>
          <w:iCs/>
          <w:sz w:val="20"/>
          <w:szCs w:val="18"/>
        </w:rPr>
        <w:t xml:space="preserve">INSERT TABLE 2 NEAR HERE </w:t>
      </w:r>
      <w:r w:rsidRPr="007E6007">
        <w:rPr>
          <w:rFonts w:eastAsia="Calibri" w:cs="Times New Roman"/>
          <w:i/>
          <w:iCs/>
          <w:sz w:val="20"/>
          <w:szCs w:val="18"/>
        </w:rPr>
        <w:t xml:space="preserve"> </w:t>
      </w:r>
      <w:bookmarkEnd w:id="37"/>
    </w:p>
    <w:p w14:paraId="4F63B694" w14:textId="77777777" w:rsidR="00523F28" w:rsidRPr="007E6007" w:rsidRDefault="00523F28" w:rsidP="002F6F2C">
      <w:pPr>
        <w:keepNext/>
        <w:spacing w:after="200" w:line="480" w:lineRule="auto"/>
        <w:jc w:val="both"/>
        <w:rPr>
          <w:rFonts w:eastAsia="Calibri" w:cs="Arial"/>
          <w:bCs/>
          <w:iCs/>
          <w:kern w:val="0"/>
          <w14:ligatures w14:val="none"/>
        </w:rPr>
      </w:pPr>
    </w:p>
    <w:p w14:paraId="2F30F48D" w14:textId="65C3AEC9" w:rsidR="00523F28" w:rsidRPr="007E6007" w:rsidRDefault="00523F28" w:rsidP="00AF7E86">
      <w:pPr>
        <w:spacing w:line="480" w:lineRule="auto"/>
        <w:jc w:val="both"/>
        <w:rPr>
          <w:rFonts w:eastAsia="Calibri" w:cs="Times New Roman"/>
          <w:b/>
          <w:bCs/>
          <w:sz w:val="20"/>
          <w:szCs w:val="18"/>
        </w:rPr>
      </w:pPr>
      <w:r w:rsidRPr="007E6007">
        <w:rPr>
          <w:rFonts w:eastAsia="Calibri" w:cs="Times New Roman"/>
          <w:b/>
          <w:bCs/>
        </w:rPr>
        <w:t xml:space="preserve">Intra-examiner </w:t>
      </w:r>
      <w:r w:rsidR="00A56E28" w:rsidRPr="007E6007">
        <w:rPr>
          <w:rFonts w:eastAsia="Calibri" w:cs="Times New Roman"/>
          <w:b/>
          <w:bCs/>
        </w:rPr>
        <w:t>r</w:t>
      </w:r>
      <w:r w:rsidRPr="007E6007">
        <w:rPr>
          <w:rFonts w:eastAsia="Calibri" w:cs="Times New Roman"/>
          <w:b/>
          <w:bCs/>
        </w:rPr>
        <w:t xml:space="preserve">eproducibility </w:t>
      </w:r>
    </w:p>
    <w:p w14:paraId="04229FE4" w14:textId="25FC2B8C" w:rsidR="00523F28" w:rsidRPr="007E6007" w:rsidRDefault="00523F28" w:rsidP="002F6F2C">
      <w:pPr>
        <w:spacing w:after="0" w:line="480" w:lineRule="auto"/>
        <w:jc w:val="both"/>
        <w:rPr>
          <w:rFonts w:eastAsia="Calibri" w:cs="Times New Roman"/>
        </w:rPr>
      </w:pPr>
      <w:r w:rsidRPr="007E6007">
        <w:rPr>
          <w:rFonts w:eastAsia="Calibri" w:cs="Times New Roman"/>
          <w:b/>
        </w:rPr>
        <w:t>Table 3</w:t>
      </w:r>
      <w:r w:rsidR="00AF7E86" w:rsidRPr="007E6007">
        <w:rPr>
          <w:rFonts w:eastAsia="Calibri" w:cs="Times New Roman"/>
          <w:b/>
        </w:rPr>
        <w:t>.</w:t>
      </w:r>
      <w:r w:rsidRPr="007E6007">
        <w:rPr>
          <w:rFonts w:eastAsia="Calibri" w:cs="Times New Roman"/>
        </w:rPr>
        <w:t xml:space="preserve"> displays the reproducibility statistics for intra-examiner analyses. Percentage</w:t>
      </w:r>
      <w:r w:rsidR="00EE6B69" w:rsidRPr="007E6007">
        <w:rPr>
          <w:rFonts w:eastAsia="Calibri" w:cs="Times New Roman"/>
        </w:rPr>
        <w:t xml:space="preserve"> exact</w:t>
      </w:r>
      <w:r w:rsidRPr="007E6007">
        <w:rPr>
          <w:rFonts w:eastAsia="Calibri" w:cs="Times New Roman"/>
        </w:rPr>
        <w:t xml:space="preserve"> agreement ranged from 67% to 100%. </w:t>
      </w:r>
      <w:proofErr w:type="spellStart"/>
      <w:r w:rsidRPr="007E6007">
        <w:rPr>
          <w:rFonts w:eastAsia="Calibri" w:cs="Times New Roman"/>
        </w:rPr>
        <w:t>Gwet’s</w:t>
      </w:r>
      <w:proofErr w:type="spellEnd"/>
      <w:r w:rsidRPr="007E6007">
        <w:rPr>
          <w:rFonts w:eastAsia="Calibri" w:cs="Times New Roman"/>
        </w:rPr>
        <w:t xml:space="preserve"> AC2 values ranged from 0.54 to 1.00, indicating moderate-to-perfect levels of agreement. Intra-examiner reproducibility was similar for the examiners 1, 2, 3, and 5. </w:t>
      </w:r>
      <w:r w:rsidR="00BD2356" w:rsidRPr="007E6007">
        <w:rPr>
          <w:rFonts w:eastAsia="Calibri" w:cs="Times New Roman"/>
        </w:rPr>
        <w:t xml:space="preserve">Although acceptable, the grading of synovitis was not as consistent as other US features for two examiners. </w:t>
      </w:r>
    </w:p>
    <w:bookmarkEnd w:id="35"/>
    <w:p w14:paraId="3F5C9910" w14:textId="77777777" w:rsidR="00523F28" w:rsidRPr="007E6007" w:rsidRDefault="00523F28" w:rsidP="002F6F2C">
      <w:pPr>
        <w:keepNext/>
        <w:spacing w:after="0" w:line="480" w:lineRule="auto"/>
        <w:rPr>
          <w:rFonts w:eastAsia="Calibri" w:cs="Times New Roman"/>
          <w:sz w:val="20"/>
          <w:szCs w:val="18"/>
        </w:rPr>
      </w:pPr>
    </w:p>
    <w:p w14:paraId="69448F60" w14:textId="24BBEB8D" w:rsidR="00523F28" w:rsidRPr="007E6007" w:rsidRDefault="00D30199" w:rsidP="00D30199">
      <w:pPr>
        <w:keepNext/>
        <w:spacing w:after="0" w:line="480" w:lineRule="auto"/>
        <w:rPr>
          <w:rFonts w:eastAsia="Calibri" w:cs="Times New Roman"/>
          <w:b/>
          <w:bCs/>
          <w:i/>
          <w:iCs/>
          <w:sz w:val="20"/>
          <w:szCs w:val="18"/>
        </w:rPr>
      </w:pPr>
      <w:r w:rsidRPr="007E6007">
        <w:rPr>
          <w:rFonts w:eastAsia="Calibri" w:cs="Times New Roman"/>
          <w:b/>
          <w:bCs/>
          <w:i/>
          <w:iCs/>
          <w:sz w:val="20"/>
          <w:szCs w:val="18"/>
        </w:rPr>
        <w:t xml:space="preserve">INSERT TABLE 3 NEAR HERE </w:t>
      </w:r>
    </w:p>
    <w:p w14:paraId="06FC5374" w14:textId="77777777" w:rsidR="00D30199" w:rsidRPr="007E6007" w:rsidRDefault="00D30199" w:rsidP="00D30199">
      <w:pPr>
        <w:keepNext/>
        <w:spacing w:after="0" w:line="480" w:lineRule="auto"/>
        <w:rPr>
          <w:rFonts w:eastAsia="Calibri" w:cs="Times New Roman"/>
          <w:b/>
          <w:bCs/>
          <w:i/>
          <w:iCs/>
          <w:sz w:val="20"/>
          <w:szCs w:val="18"/>
        </w:rPr>
      </w:pPr>
    </w:p>
    <w:p w14:paraId="063D4513" w14:textId="77777777" w:rsidR="00523F28" w:rsidRPr="007E6007" w:rsidRDefault="00523F28" w:rsidP="002F6F2C">
      <w:pPr>
        <w:keepNext/>
        <w:keepLines/>
        <w:spacing w:before="240" w:after="240" w:line="480" w:lineRule="auto"/>
        <w:jc w:val="both"/>
        <w:outlineLvl w:val="1"/>
        <w:rPr>
          <w:rFonts w:eastAsia="Times New Roman" w:cs="Times New Roman"/>
          <w:b/>
          <w:sz w:val="28"/>
          <w:szCs w:val="26"/>
        </w:rPr>
      </w:pPr>
      <w:bookmarkStart w:id="38" w:name="_Toc155947684"/>
      <w:r w:rsidRPr="007E6007">
        <w:rPr>
          <w:rFonts w:eastAsia="Times New Roman" w:cs="Times New Roman"/>
          <w:b/>
          <w:sz w:val="28"/>
          <w:szCs w:val="26"/>
        </w:rPr>
        <w:t>Discussion</w:t>
      </w:r>
      <w:bookmarkEnd w:id="38"/>
      <w:r w:rsidRPr="007E6007">
        <w:rPr>
          <w:rFonts w:eastAsia="Times New Roman" w:cs="Times New Roman"/>
          <w:b/>
          <w:sz w:val="28"/>
          <w:szCs w:val="26"/>
        </w:rPr>
        <w:t xml:space="preserve"> </w:t>
      </w:r>
    </w:p>
    <w:p w14:paraId="32F97B15" w14:textId="333975C9" w:rsidR="005559D6" w:rsidRPr="007E6007" w:rsidRDefault="00523F28" w:rsidP="00F6514F">
      <w:pPr>
        <w:spacing w:after="0" w:line="480" w:lineRule="auto"/>
        <w:jc w:val="both"/>
        <w:rPr>
          <w:rFonts w:eastAsia="Calibri" w:cs="Times New Roman"/>
        </w:rPr>
      </w:pPr>
      <w:r w:rsidRPr="007E6007">
        <w:rPr>
          <w:rFonts w:eastAsia="Calibri" w:cs="Times New Roman"/>
        </w:rPr>
        <w:t>This study developed</w:t>
      </w:r>
      <w:r w:rsidR="00F6514F" w:rsidRPr="007E6007">
        <w:rPr>
          <w:rFonts w:eastAsia="Calibri" w:cs="Times New Roman"/>
        </w:rPr>
        <w:t xml:space="preserve"> and assessed the reproducibility of</w:t>
      </w:r>
      <w:r w:rsidRPr="007E6007">
        <w:rPr>
          <w:rFonts w:eastAsia="Calibri" w:cs="Times New Roman"/>
        </w:rPr>
        <w:t xml:space="preserve"> </w:t>
      </w:r>
      <w:r w:rsidR="00A56E28" w:rsidRPr="007E6007">
        <w:rPr>
          <w:rFonts w:eastAsia="Calibri" w:cs="Times New Roman"/>
        </w:rPr>
        <w:t>the AUT</w:t>
      </w:r>
      <w:r w:rsidRPr="007E6007">
        <w:rPr>
          <w:rFonts w:eastAsia="Calibri" w:cs="Times New Roman"/>
        </w:rPr>
        <w:t xml:space="preserve">USI atlas </w:t>
      </w:r>
      <w:r w:rsidR="00F6514F" w:rsidRPr="007E6007">
        <w:rPr>
          <w:rFonts w:eastAsia="Calibri" w:cs="Times New Roman"/>
        </w:rPr>
        <w:t xml:space="preserve">to evaluate the presence and severity of joint effusion, synovial hypertrophy, synovitis, osteophytes, joint space narrowing, and cartilage thickness </w:t>
      </w:r>
      <w:r w:rsidRPr="007E6007">
        <w:rPr>
          <w:rFonts w:eastAsia="Calibri" w:cs="Times New Roman"/>
        </w:rPr>
        <w:t>in the first MTPJ.</w:t>
      </w:r>
      <w:r w:rsidR="00506D7B" w:rsidRPr="007E6007">
        <w:rPr>
          <w:rFonts w:eastAsia="Calibri" w:cs="Times New Roman"/>
        </w:rPr>
        <w:t xml:space="preserve"> </w:t>
      </w:r>
      <w:r w:rsidR="00F6514F" w:rsidRPr="007E6007">
        <w:rPr>
          <w:rFonts w:eastAsia="Calibri" w:cs="Times New Roman"/>
        </w:rPr>
        <w:t>The AUTUSI atlas demonstrated excellent intra-examiner and inter-examiner reproducibility for evaluating first MTPJ joint effusion, synovial hypertrophy, joint space narrowing, osteophytes, and cartilage thickness.</w:t>
      </w:r>
      <w:r w:rsidR="00FA582A" w:rsidRPr="007E6007">
        <w:rPr>
          <w:rFonts w:eastAsia="Calibri" w:cs="Times New Roman"/>
        </w:rPr>
        <w:t xml:space="preserve"> </w:t>
      </w:r>
      <w:bookmarkStart w:id="39" w:name="_Hlk166509458"/>
      <w:r w:rsidRPr="007E6007">
        <w:rPr>
          <w:rFonts w:eastAsia="Calibri" w:cs="Times New Roman"/>
        </w:rPr>
        <w:t xml:space="preserve">Although acceptable, the grading of synovitis was not as consistent as other US features. </w:t>
      </w:r>
    </w:p>
    <w:bookmarkEnd w:id="39"/>
    <w:p w14:paraId="345AC187" w14:textId="77777777" w:rsidR="00F6514F" w:rsidRPr="007E6007" w:rsidRDefault="00F6514F" w:rsidP="002F6F2C">
      <w:pPr>
        <w:spacing w:after="0" w:line="480" w:lineRule="auto"/>
        <w:jc w:val="both"/>
        <w:rPr>
          <w:rFonts w:eastAsia="Calibri" w:cs="Times New Roman"/>
        </w:rPr>
      </w:pPr>
    </w:p>
    <w:p w14:paraId="56706C1D" w14:textId="4DB94D5A" w:rsidR="00523F28" w:rsidRPr="007E6007" w:rsidRDefault="005F5D78" w:rsidP="002F6F2C">
      <w:pPr>
        <w:spacing w:after="0" w:line="480" w:lineRule="auto"/>
        <w:jc w:val="both"/>
        <w:rPr>
          <w:rFonts w:eastAsia="Calibri" w:cs="Times New Roman"/>
        </w:rPr>
      </w:pPr>
      <w:r w:rsidRPr="007E6007">
        <w:rPr>
          <w:rFonts w:eastAsia="Calibri" w:cs="Times New Roman"/>
        </w:rPr>
        <w:t xml:space="preserve">The uncertainty to differentiate between </w:t>
      </w:r>
      <w:r w:rsidR="00FA582A" w:rsidRPr="007E6007">
        <w:rPr>
          <w:rFonts w:eastAsia="Calibri" w:cs="Times New Roman"/>
        </w:rPr>
        <w:t xml:space="preserve">images representing different grades of </w:t>
      </w:r>
      <w:r w:rsidRPr="007E6007">
        <w:rPr>
          <w:rFonts w:eastAsia="Calibri" w:cs="Times New Roman"/>
        </w:rPr>
        <w:t xml:space="preserve">synovitis may be </w:t>
      </w:r>
      <w:r w:rsidR="002970A2" w:rsidRPr="007E6007">
        <w:rPr>
          <w:rFonts w:eastAsia="Calibri" w:cs="Times New Roman"/>
        </w:rPr>
        <w:t>partly</w:t>
      </w:r>
      <w:r w:rsidRPr="007E6007">
        <w:rPr>
          <w:rFonts w:eastAsia="Calibri" w:cs="Times New Roman"/>
        </w:rPr>
        <w:t xml:space="preserve"> attributable to</w:t>
      </w:r>
      <w:r w:rsidR="00FA582A" w:rsidRPr="007E6007">
        <w:rPr>
          <w:rFonts w:eastAsia="Calibri" w:cs="Times New Roman"/>
        </w:rPr>
        <w:t xml:space="preserve"> images depicting </w:t>
      </w:r>
      <w:r w:rsidR="006127CD" w:rsidRPr="007E6007">
        <w:rPr>
          <w:rFonts w:eastAsia="Calibri" w:cs="Times New Roman"/>
        </w:rPr>
        <w:t xml:space="preserve">a </w:t>
      </w:r>
      <w:r w:rsidR="00FA582A" w:rsidRPr="007E6007">
        <w:rPr>
          <w:rFonts w:eastAsia="Calibri" w:cs="Times New Roman"/>
        </w:rPr>
        <w:t xml:space="preserve">similar </w:t>
      </w:r>
      <w:r w:rsidR="006127CD" w:rsidRPr="007E6007">
        <w:rPr>
          <w:rFonts w:eastAsia="Calibri" w:cs="Times New Roman"/>
        </w:rPr>
        <w:t xml:space="preserve">volume of </w:t>
      </w:r>
      <w:r w:rsidR="005559D6" w:rsidRPr="007E6007">
        <w:rPr>
          <w:rFonts w:eastAsia="Calibri" w:cs="Times New Roman"/>
        </w:rPr>
        <w:t xml:space="preserve">power Doppler signal. </w:t>
      </w:r>
      <w:r w:rsidR="00DA05F6" w:rsidRPr="007E6007">
        <w:rPr>
          <w:rFonts w:eastAsia="Calibri" w:cs="Times New Roman"/>
        </w:rPr>
        <w:t>As outlined in the synovitis description of the AUTUSI atlas, power Doppler signals must be detected within the synovium to be considered as a sign of synovitis (0 = No flow in the synovium, 1 = Mild, single vessel signals [one or more], 2 = Moderate, confluent vessel signals in less than half of the area of the synovium, 3 = Severe, vessel signals in more than half of the area of the synovium). T</w:t>
      </w:r>
      <w:r w:rsidR="009F2CCB" w:rsidRPr="007E6007">
        <w:rPr>
          <w:rFonts w:eastAsia="Calibri" w:cs="Times New Roman"/>
        </w:rPr>
        <w:t>he</w:t>
      </w:r>
      <w:r w:rsidR="00DA05F6" w:rsidRPr="007E6007">
        <w:rPr>
          <w:rFonts w:eastAsia="Calibri" w:cs="Times New Roman"/>
        </w:rPr>
        <w:t xml:space="preserve"> randomly selected synovitis images</w:t>
      </w:r>
      <w:r w:rsidR="009F2CCB" w:rsidRPr="007E6007">
        <w:rPr>
          <w:rFonts w:eastAsia="Calibri" w:cs="Times New Roman"/>
        </w:rPr>
        <w:t xml:space="preserve"> </w:t>
      </w:r>
      <w:r w:rsidR="00FF01E9" w:rsidRPr="007E6007">
        <w:rPr>
          <w:rFonts w:eastAsia="Calibri" w:cs="Times New Roman"/>
        </w:rPr>
        <w:t xml:space="preserve">chosen </w:t>
      </w:r>
      <w:r w:rsidR="00DA05F6" w:rsidRPr="007E6007">
        <w:rPr>
          <w:rFonts w:eastAsia="Calibri" w:cs="Times New Roman"/>
        </w:rPr>
        <w:t xml:space="preserve">for the </w:t>
      </w:r>
      <w:r w:rsidR="008F45FA" w:rsidRPr="007E6007">
        <w:rPr>
          <w:rFonts w:eastAsia="Calibri" w:cs="Times New Roman"/>
        </w:rPr>
        <w:t>US imaging</w:t>
      </w:r>
      <w:r w:rsidR="00DA05F6" w:rsidRPr="007E6007">
        <w:rPr>
          <w:rFonts w:eastAsia="Calibri" w:cs="Times New Roman"/>
        </w:rPr>
        <w:t xml:space="preserve"> grading sheet </w:t>
      </w:r>
      <w:r w:rsidR="005559D6" w:rsidRPr="007E6007">
        <w:rPr>
          <w:rFonts w:eastAsia="Calibri" w:cs="Times New Roman"/>
        </w:rPr>
        <w:t>represent different grades of severity</w:t>
      </w:r>
      <w:r w:rsidR="00DA05F6" w:rsidRPr="007E6007">
        <w:rPr>
          <w:rFonts w:eastAsia="Calibri" w:cs="Times New Roman"/>
        </w:rPr>
        <w:t>.</w:t>
      </w:r>
      <w:r w:rsidR="00AF0D8E" w:rsidRPr="007E6007">
        <w:rPr>
          <w:rFonts w:eastAsia="Calibri" w:cs="Times New Roman"/>
        </w:rPr>
        <w:t xml:space="preserve"> </w:t>
      </w:r>
      <w:r w:rsidR="00DA05F6" w:rsidRPr="007E6007">
        <w:rPr>
          <w:rFonts w:eastAsia="Calibri" w:cs="Times New Roman"/>
        </w:rPr>
        <w:t>H</w:t>
      </w:r>
      <w:r w:rsidR="009F2CCB" w:rsidRPr="007E6007">
        <w:rPr>
          <w:rFonts w:eastAsia="Calibri" w:cs="Times New Roman"/>
        </w:rPr>
        <w:t xml:space="preserve">owever, when assessing the </w:t>
      </w:r>
      <w:r w:rsidR="00DA05F6" w:rsidRPr="007E6007">
        <w:rPr>
          <w:rFonts w:eastAsia="Calibri" w:cs="Times New Roman"/>
        </w:rPr>
        <w:t xml:space="preserve">power Doppler signal across the entire image and not just </w:t>
      </w:r>
      <w:r w:rsidR="002970A2" w:rsidRPr="007E6007">
        <w:rPr>
          <w:rFonts w:eastAsia="Calibri" w:cs="Times New Roman"/>
        </w:rPr>
        <w:t xml:space="preserve">the </w:t>
      </w:r>
      <w:r w:rsidR="00FF01E9" w:rsidRPr="007E6007">
        <w:rPr>
          <w:rFonts w:eastAsia="Calibri" w:cs="Times New Roman"/>
        </w:rPr>
        <w:t xml:space="preserve">Doppler </w:t>
      </w:r>
      <w:r w:rsidR="00DA05F6" w:rsidRPr="007E6007">
        <w:rPr>
          <w:rFonts w:eastAsia="Calibri" w:cs="Times New Roman"/>
        </w:rPr>
        <w:t xml:space="preserve">signal contained to the synovium, </w:t>
      </w:r>
      <w:r w:rsidR="005559D6" w:rsidRPr="007E6007">
        <w:rPr>
          <w:rFonts w:eastAsia="Calibri" w:cs="Times New Roman"/>
        </w:rPr>
        <w:t xml:space="preserve">the volume </w:t>
      </w:r>
      <w:r w:rsidR="00FF01E9" w:rsidRPr="007E6007">
        <w:rPr>
          <w:rFonts w:eastAsia="Calibri" w:cs="Times New Roman"/>
        </w:rPr>
        <w:t>may have appeared</w:t>
      </w:r>
      <w:r w:rsidR="005559D6" w:rsidRPr="007E6007">
        <w:rPr>
          <w:rFonts w:eastAsia="Calibri" w:cs="Times New Roman"/>
        </w:rPr>
        <w:t xml:space="preserve"> similar</w:t>
      </w:r>
      <w:r w:rsidR="009F2CCB" w:rsidRPr="007E6007">
        <w:rPr>
          <w:rFonts w:eastAsia="Calibri" w:cs="Times New Roman"/>
        </w:rPr>
        <w:t xml:space="preserve">. </w:t>
      </w:r>
      <w:r w:rsidR="00F85FB5" w:rsidRPr="007E6007">
        <w:rPr>
          <w:rFonts w:eastAsia="Calibri" w:cs="Times New Roman"/>
        </w:rPr>
        <w:t>There</w:t>
      </w:r>
      <w:r w:rsidR="00AF0D8E" w:rsidRPr="007E6007">
        <w:rPr>
          <w:rFonts w:eastAsia="Calibri" w:cs="Times New Roman"/>
        </w:rPr>
        <w:t>fore, there</w:t>
      </w:r>
      <w:r w:rsidR="00F85FB5" w:rsidRPr="007E6007">
        <w:rPr>
          <w:rFonts w:eastAsia="Calibri" w:cs="Times New Roman"/>
        </w:rPr>
        <w:t xml:space="preserve"> may have been cases where the Doppler signal was graded outside the synovium</w:t>
      </w:r>
      <w:r w:rsidR="00A50A98" w:rsidRPr="007E6007">
        <w:rPr>
          <w:rFonts w:eastAsia="Calibri" w:cs="Times New Roman"/>
        </w:rPr>
        <w:t>, c</w:t>
      </w:r>
      <w:r w:rsidR="00AF0D8E" w:rsidRPr="007E6007">
        <w:rPr>
          <w:rFonts w:eastAsia="Calibri" w:cs="Times New Roman"/>
        </w:rPr>
        <w:t xml:space="preserve">onsequently increasing </w:t>
      </w:r>
      <w:r w:rsidR="000E247B" w:rsidRPr="007E6007">
        <w:rPr>
          <w:rFonts w:eastAsia="Calibri" w:cs="Times New Roman"/>
        </w:rPr>
        <w:t>the</w:t>
      </w:r>
      <w:r w:rsidR="00AF0D8E" w:rsidRPr="007E6007">
        <w:rPr>
          <w:rFonts w:eastAsia="Calibri" w:cs="Times New Roman"/>
        </w:rPr>
        <w:t xml:space="preserve"> severity grade. </w:t>
      </w:r>
      <w:r w:rsidR="001F1ADA" w:rsidRPr="007E6007">
        <w:rPr>
          <w:rFonts w:eastAsia="Calibri" w:cs="Times New Roman"/>
        </w:rPr>
        <w:t xml:space="preserve">This finding may also reflect the use of previous </w:t>
      </w:r>
      <w:r w:rsidR="008F45FA" w:rsidRPr="007E6007">
        <w:rPr>
          <w:rFonts w:eastAsia="Calibri" w:cs="Times New Roman"/>
        </w:rPr>
        <w:t>US imaging</w:t>
      </w:r>
      <w:r w:rsidR="001F1ADA" w:rsidRPr="007E6007">
        <w:rPr>
          <w:rFonts w:eastAsia="Calibri" w:cs="Times New Roman"/>
        </w:rPr>
        <w:t xml:space="preserve"> grading systems originally constructed from </w:t>
      </w:r>
      <w:r w:rsidR="00A50A98" w:rsidRPr="007E6007">
        <w:rPr>
          <w:rFonts w:eastAsia="Calibri" w:cs="Times New Roman"/>
        </w:rPr>
        <w:t xml:space="preserve">rheumatoid arthritis (RA) </w:t>
      </w:r>
      <w:r w:rsidR="001F1ADA" w:rsidRPr="007E6007">
        <w:rPr>
          <w:rFonts w:eastAsia="Calibri" w:cs="Times New Roman"/>
        </w:rPr>
        <w:t>populations, where the degree of inflammation is distinctly much higher</w:t>
      </w:r>
      <w:r w:rsidR="00A50A98" w:rsidRPr="007E6007">
        <w:rPr>
          <w:rFonts w:eastAsia="Calibri" w:cs="Times New Roman"/>
        </w:rPr>
        <w:t xml:space="preserve"> </w:t>
      </w:r>
      <w:r w:rsidR="00A50A98" w:rsidRPr="007E6007">
        <w:rPr>
          <w:rFonts w:eastAsia="Calibri" w:cs="Times New Roman"/>
        </w:rPr>
        <w:fldChar w:fldCharType="begin">
          <w:fldData xml:space="preserve">PEVuZE5vdGU+PENpdGU+PEF1dGhvcj5TdGVlbiBQZXR0ZXJzZW48L0F1dGhvcj48WWVhcj4yMDIw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TdGVlbiBQZXR0ZXJzZW48L0F1dGhvcj48WWVhcj4yMDIw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00A50A98" w:rsidRPr="007E6007">
        <w:rPr>
          <w:rFonts w:eastAsia="Calibri" w:cs="Times New Roman"/>
        </w:rPr>
      </w:r>
      <w:r w:rsidR="00A50A98" w:rsidRPr="007E6007">
        <w:rPr>
          <w:rFonts w:eastAsia="Calibri" w:cs="Times New Roman"/>
        </w:rPr>
        <w:fldChar w:fldCharType="separate"/>
      </w:r>
      <w:r w:rsidR="006D3ECA" w:rsidRPr="007E6007">
        <w:rPr>
          <w:rFonts w:eastAsia="Calibri" w:cs="Times New Roman"/>
          <w:noProof/>
        </w:rPr>
        <w:t>(37, 38)</w:t>
      </w:r>
      <w:r w:rsidR="00A50A98" w:rsidRPr="007E6007">
        <w:rPr>
          <w:rFonts w:eastAsia="Calibri" w:cs="Times New Roman"/>
        </w:rPr>
        <w:fldChar w:fldCharType="end"/>
      </w:r>
      <w:r w:rsidR="00A50A98" w:rsidRPr="007E6007">
        <w:rPr>
          <w:rFonts w:eastAsia="Calibri" w:cs="Times New Roman"/>
        </w:rPr>
        <w:t>.</w:t>
      </w:r>
      <w:r w:rsidR="001F1ADA" w:rsidRPr="007E6007">
        <w:rPr>
          <w:rFonts w:eastAsia="Calibri" w:cs="Times New Roman"/>
        </w:rPr>
        <w:t xml:space="preserve"> Additionally, the marked variations across </w:t>
      </w:r>
      <w:r w:rsidR="002970A2" w:rsidRPr="007E6007">
        <w:rPr>
          <w:rFonts w:eastAsia="Calibri" w:cs="Times New Roman"/>
        </w:rPr>
        <w:t xml:space="preserve">interpretations </w:t>
      </w:r>
      <w:r w:rsidR="001F1ADA" w:rsidRPr="007E6007">
        <w:rPr>
          <w:rFonts w:eastAsia="Calibri" w:cs="Times New Roman"/>
        </w:rPr>
        <w:t xml:space="preserve">of how the synovial pathology has been defined and categorised in previous investigations may also be reflected in the scoring variation </w:t>
      </w:r>
      <w:r w:rsidR="002E1B93"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002E1B93" w:rsidRPr="007E6007">
        <w:rPr>
          <w:rFonts w:eastAsia="Calibri" w:cs="Times New Roman"/>
        </w:rPr>
      </w:r>
      <w:r w:rsidR="002E1B93" w:rsidRPr="007E6007">
        <w:rPr>
          <w:rFonts w:eastAsia="Calibri" w:cs="Times New Roman"/>
        </w:rPr>
        <w:fldChar w:fldCharType="separate"/>
      </w:r>
      <w:r w:rsidR="002E1B93" w:rsidRPr="007E6007">
        <w:rPr>
          <w:rFonts w:eastAsia="Calibri" w:cs="Times New Roman"/>
          <w:noProof/>
        </w:rPr>
        <w:t>(32)</w:t>
      </w:r>
      <w:r w:rsidR="002E1B93" w:rsidRPr="007E6007">
        <w:rPr>
          <w:rFonts w:eastAsia="Calibri" w:cs="Times New Roman"/>
        </w:rPr>
        <w:fldChar w:fldCharType="end"/>
      </w:r>
      <w:r w:rsidR="001F1ADA" w:rsidRPr="007E6007">
        <w:rPr>
          <w:rFonts w:eastAsia="Calibri" w:cs="Times New Roman"/>
        </w:rPr>
        <w:t xml:space="preserve">. Variation may also be explained by </w:t>
      </w:r>
      <w:r w:rsidR="00523F28" w:rsidRPr="007E6007">
        <w:rPr>
          <w:rFonts w:eastAsia="Calibri" w:cs="Times New Roman"/>
        </w:rPr>
        <w:t xml:space="preserve">the number of choices with a </w:t>
      </w:r>
      <w:r w:rsidR="00523F28" w:rsidRPr="007E6007">
        <w:rPr>
          <w:rFonts w:eastAsia="Calibri" w:cs="Times New Roman"/>
        </w:rPr>
        <w:lastRenderedPageBreak/>
        <w:t>semiquantitative grading scale</w:t>
      </w:r>
      <w:r w:rsidR="002970A2" w:rsidRPr="007E6007">
        <w:rPr>
          <w:rFonts w:eastAsia="Calibri" w:cs="Times New Roman"/>
        </w:rPr>
        <w:t>; synovitis</w:t>
      </w:r>
      <w:r w:rsidR="00523F28" w:rsidRPr="007E6007">
        <w:rPr>
          <w:rFonts w:eastAsia="Calibri" w:cs="Times New Roman"/>
        </w:rPr>
        <w:t xml:space="preserve"> grading variation may be attributed to one examiner overscoring and one underscoring when the image was doubtful. Therefore, additional training of all examiners prior to use of the </w:t>
      </w:r>
      <w:r w:rsidR="000E247B" w:rsidRPr="007E6007">
        <w:rPr>
          <w:rFonts w:eastAsia="Calibri" w:cs="Times New Roman"/>
        </w:rPr>
        <w:t xml:space="preserve">AUTUSI </w:t>
      </w:r>
      <w:r w:rsidR="00523F28" w:rsidRPr="007E6007">
        <w:rPr>
          <w:rFonts w:eastAsia="Calibri" w:cs="Times New Roman"/>
        </w:rPr>
        <w:t xml:space="preserve">atlas may improve </w:t>
      </w:r>
      <w:r w:rsidR="002970A2" w:rsidRPr="007E6007">
        <w:rPr>
          <w:rFonts w:eastAsia="Calibri" w:cs="Times New Roman"/>
        </w:rPr>
        <w:t>performance and</w:t>
      </w:r>
      <w:r w:rsidR="00523F28" w:rsidRPr="007E6007">
        <w:rPr>
          <w:rFonts w:eastAsia="Calibri" w:cs="Times New Roman"/>
        </w:rPr>
        <w:t xml:space="preserve"> ensure understanding of grading descriptions. </w:t>
      </w:r>
    </w:p>
    <w:p w14:paraId="31F06802" w14:textId="77777777" w:rsidR="00523F28" w:rsidRPr="007E6007" w:rsidRDefault="00523F28" w:rsidP="002F6F2C">
      <w:pPr>
        <w:spacing w:after="0" w:line="480" w:lineRule="auto"/>
        <w:jc w:val="both"/>
        <w:rPr>
          <w:rFonts w:eastAsia="Calibri" w:cs="Times New Roman"/>
        </w:rPr>
      </w:pPr>
    </w:p>
    <w:p w14:paraId="6ED2D589" w14:textId="1C66BD85" w:rsidR="00523F28" w:rsidRPr="007E6007" w:rsidRDefault="00523F28" w:rsidP="002F6F2C">
      <w:pPr>
        <w:spacing w:after="0" w:line="480" w:lineRule="auto"/>
        <w:jc w:val="both"/>
        <w:rPr>
          <w:rFonts w:eastAsia="Calibri" w:cs="Times New Roman"/>
        </w:rPr>
      </w:pPr>
      <w:r w:rsidRPr="007E6007">
        <w:rPr>
          <w:rFonts w:eastAsia="Calibri" w:cs="Times New Roman"/>
        </w:rPr>
        <w:t xml:space="preserve">To elucidate the role of inflammation in foot OA, grey scale inflammatory abnormalities for synovial hypertrophy and joint effusion were graded separately. </w:t>
      </w:r>
      <w:r w:rsidR="00BC1B2C" w:rsidRPr="007E6007">
        <w:rPr>
          <w:rFonts w:eastAsia="Calibri" w:cs="Times New Roman"/>
        </w:rPr>
        <w:t>S</w:t>
      </w:r>
      <w:r w:rsidRPr="007E6007">
        <w:rPr>
          <w:rFonts w:eastAsia="Calibri" w:cs="Times New Roman"/>
        </w:rPr>
        <w:t xml:space="preserve">ynovitis was </w:t>
      </w:r>
      <w:r w:rsidR="00BC1B2C" w:rsidRPr="007E6007">
        <w:rPr>
          <w:rFonts w:eastAsia="Calibri" w:cs="Times New Roman"/>
        </w:rPr>
        <w:t xml:space="preserve">also </w:t>
      </w:r>
      <w:r w:rsidRPr="007E6007">
        <w:rPr>
          <w:rFonts w:eastAsia="Calibri" w:cs="Times New Roman"/>
        </w:rPr>
        <w:t xml:space="preserve">examined as a separate entity by power Doppler signal (flow signal detected within synovial hypertrophy was considered a sign of synovitis) </w:t>
      </w:r>
      <w:r w:rsidRPr="007E6007">
        <w:rPr>
          <w:rFonts w:eastAsia="Calibri" w:cs="Times New Roman"/>
        </w:rPr>
        <w:fldChar w:fldCharType="begin">
          <w:fldData xml:space="preserve">PEVuZE5vdGU+PENpdGU+PEF1dGhvcj5EJmFwb3M7QWdvc3Rpbm88L0F1dGhvcj48WWVhcj4yMDE3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EJmFwb3M7QWdvc3Rpbm88L0F1dGhvcj48WWVhcj4yMDE3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6D3ECA" w:rsidRPr="007E6007">
        <w:rPr>
          <w:rFonts w:eastAsia="Calibri" w:cs="Times New Roman"/>
          <w:noProof/>
        </w:rPr>
        <w:t>(39, 40)</w:t>
      </w:r>
      <w:r w:rsidRPr="007E6007">
        <w:rPr>
          <w:rFonts w:eastAsia="Calibri" w:cs="Times New Roman"/>
        </w:rPr>
        <w:fldChar w:fldCharType="end"/>
      </w:r>
      <w:r w:rsidRPr="007E6007">
        <w:rPr>
          <w:rFonts w:eastAsia="Calibri" w:cs="Times New Roman"/>
        </w:rPr>
        <w:t xml:space="preserve">. Differentiating between inflammatory features addresses past inconsistencies and interpretation of the different entities of synovial pathology. Previous discrepancies </w:t>
      </w:r>
      <w:r w:rsidR="002970A2" w:rsidRPr="007E6007">
        <w:rPr>
          <w:rFonts w:eastAsia="Calibri" w:cs="Times New Roman"/>
        </w:rPr>
        <w:t xml:space="preserve">in </w:t>
      </w:r>
      <w:r w:rsidRPr="007E6007">
        <w:rPr>
          <w:rFonts w:eastAsia="Calibri" w:cs="Times New Roman"/>
        </w:rPr>
        <w:t xml:space="preserve">how synovitis, synovial hypertrophy and joint effusion have been defined and categorised make it unclear if synovial pathology is best represented as separate entities (joint effusion and synovial hypertrophy) or combined as proxy measures for synovitis </w:t>
      </w:r>
      <w:r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32)</w:t>
      </w:r>
      <w:r w:rsidRPr="007E6007">
        <w:rPr>
          <w:rFonts w:eastAsia="Calibri" w:cs="Times New Roman"/>
        </w:rPr>
        <w:fldChar w:fldCharType="end"/>
      </w:r>
      <w:r w:rsidRPr="007E6007">
        <w:rPr>
          <w:rFonts w:eastAsia="Calibri" w:cs="Times New Roman"/>
        </w:rPr>
        <w:t xml:space="preserve">. </w:t>
      </w:r>
      <w:r w:rsidR="00BC1B2C" w:rsidRPr="007E6007">
        <w:rPr>
          <w:rFonts w:eastAsia="Calibri" w:cs="Times New Roman"/>
        </w:rPr>
        <w:t>D</w:t>
      </w:r>
      <w:r w:rsidRPr="007E6007">
        <w:rPr>
          <w:rFonts w:eastAsia="Calibri" w:cs="Times New Roman"/>
        </w:rPr>
        <w:t xml:space="preserve">ue to the marked variation in prevalence between grey scale and Doppler-detected inflammatory features demonstrated in hand OA </w:t>
      </w:r>
      <w:r w:rsidRPr="007E6007">
        <w:rPr>
          <w:rFonts w:eastAsia="Calibri" w:cs="Times New Roman"/>
        </w:rPr>
        <w:fldChar w:fldCharType="begin"/>
      </w:r>
      <w:r w:rsidR="006D3ECA" w:rsidRPr="007E6007">
        <w:rPr>
          <w:rFonts w:eastAsia="Calibri" w:cs="Times New Roman"/>
        </w:rPr>
        <w:instrText xml:space="preserve"> ADDIN EN.CITE &lt;EndNote&gt;&lt;Cite&gt;&lt;Author&gt;Mathiessen&lt;/Author&gt;&lt;Year&gt;2021&lt;/Year&gt;&lt;RecNum&gt;498&lt;/RecNum&gt;&lt;DisplayText&gt;(40)&lt;/DisplayText&gt;&lt;record&gt;&lt;rec-number&gt;498&lt;/rec-number&gt;&lt;foreign-keys&gt;&lt;key app="EN" db-id="9wafaedrs0dtw6esr5wv0ewo5rsew5evfrd0" timestamp="1670883048"&gt;498&lt;/key&gt;&lt;/foreign-keys&gt;&lt;ref-type name="Journal Article"&gt;17&lt;/ref-type&gt;&lt;contributors&gt;&lt;authors&gt;&lt;author&gt;Mathiessen, Alexander&lt;/author&gt;&lt;author&gt;Hammer, Hilde B&lt;/author&gt;&lt;author&gt;Terslev, Lene&lt;/author&gt;&lt;author&gt;Kortekaas, Marion C&lt;/author&gt;&lt;author&gt;D’Agostino, Maria A&lt;/author&gt;&lt;author&gt;Haugen, Ida K&lt;/author&gt;&lt;author&gt;Bruyn, George A&lt;/author&gt;&lt;author&gt;Filippou, Georgios&lt;/author&gt;&lt;author&gt;Filippucci, Emilio&lt;/author&gt;&lt;author&gt;Kloppenburg, Margreet&lt;/author&gt;&lt;/authors&gt;&lt;/contributors&gt;&lt;titles&gt;&lt;title&gt;Ultrasonography of inflammatory and structural lesions in hand osteoarthritis: An OMERACT agreement and reliability study&lt;/title&gt;&lt;secondary-title&gt;Arthritis Care Res&lt;/secondary-title&gt;&lt;/titles&gt;&lt;periodical&gt;&lt;full-title&gt;Arthritis Care Res&lt;/full-title&gt;&lt;abbr-1&gt;Arthritis Care Res&lt;/abbr-1&gt;&lt;/periodical&gt;&lt;pages&gt;2005-2012&lt;/pages&gt;&lt;volume&gt;74&lt;/volume&gt;&lt;number&gt;12&lt;/number&gt;&lt;dates&gt;&lt;year&gt;2021&lt;/year&gt;&lt;/dates&gt;&lt;isbn&gt;2151-464X&lt;/isbn&gt;&lt;urls&gt;&lt;/urls&gt;&lt;/record&gt;&lt;/Cite&gt;&lt;/EndNote&gt;</w:instrText>
      </w:r>
      <w:r w:rsidRPr="007E6007">
        <w:rPr>
          <w:rFonts w:eastAsia="Calibri" w:cs="Times New Roman"/>
        </w:rPr>
        <w:fldChar w:fldCharType="separate"/>
      </w:r>
      <w:r w:rsidR="006D3ECA" w:rsidRPr="007E6007">
        <w:rPr>
          <w:rFonts w:eastAsia="Calibri" w:cs="Times New Roman"/>
          <w:noProof/>
        </w:rPr>
        <w:t>(40)</w:t>
      </w:r>
      <w:r w:rsidRPr="007E6007">
        <w:rPr>
          <w:rFonts w:eastAsia="Calibri" w:cs="Times New Roman"/>
        </w:rPr>
        <w:fldChar w:fldCharType="end"/>
      </w:r>
      <w:r w:rsidR="00DC1CD1" w:rsidRPr="007E6007">
        <w:rPr>
          <w:rFonts w:eastAsia="Calibri" w:cs="Times New Roman"/>
        </w:rPr>
        <w:t xml:space="preserve">. </w:t>
      </w:r>
      <w:r w:rsidR="002970A2" w:rsidRPr="007E6007">
        <w:rPr>
          <w:rFonts w:eastAsia="Calibri" w:cs="Times New Roman"/>
        </w:rPr>
        <w:t xml:space="preserve">Including grey scale features indicative of inflammation solely </w:t>
      </w:r>
      <w:r w:rsidRPr="007E6007">
        <w:rPr>
          <w:rFonts w:eastAsia="Calibri" w:cs="Times New Roman"/>
        </w:rPr>
        <w:t>may result in OA being underestimated. The distinction between inflammatory pathology is further enhanced by our semiquantitative grading system specific to OA. To date, US</w:t>
      </w:r>
      <w:r w:rsidR="002970A2" w:rsidRPr="007E6007">
        <w:rPr>
          <w:rFonts w:eastAsia="Calibri" w:cs="Times New Roman"/>
        </w:rPr>
        <w:t xml:space="preserve"> imaging</w:t>
      </w:r>
      <w:r w:rsidRPr="007E6007">
        <w:rPr>
          <w:rFonts w:eastAsia="Calibri" w:cs="Times New Roman"/>
        </w:rPr>
        <w:t xml:space="preserve"> grading systems applied to OA have been largely extrapolated from those originally designed and validated to quantify inflammatory change in</w:t>
      </w:r>
      <w:r w:rsidR="00A50A98" w:rsidRPr="007E6007">
        <w:rPr>
          <w:rFonts w:eastAsia="Calibri" w:cs="Times New Roman"/>
        </w:rPr>
        <w:t xml:space="preserve"> </w:t>
      </w:r>
      <w:r w:rsidRPr="007E6007">
        <w:rPr>
          <w:rFonts w:eastAsia="Calibri" w:cs="Times New Roman"/>
        </w:rPr>
        <w:t xml:space="preserve">RA </w:t>
      </w:r>
      <w:r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b2x5bmV1eDwvQXV0aG9yPjxZZWFyPjIwMjE8L1llYXI+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32)</w:t>
      </w:r>
      <w:r w:rsidRPr="007E6007">
        <w:rPr>
          <w:rFonts w:eastAsia="Calibri" w:cs="Times New Roman"/>
        </w:rPr>
        <w:fldChar w:fldCharType="end"/>
      </w:r>
      <w:r w:rsidRPr="007E6007">
        <w:rPr>
          <w:rFonts w:eastAsia="Calibri" w:cs="Times New Roman"/>
        </w:rPr>
        <w:t xml:space="preserve">. The distinct difference </w:t>
      </w:r>
      <w:r w:rsidRPr="007E6007">
        <w:rPr>
          <w:rFonts w:eastAsia="Calibri" w:cs="Times New Roman"/>
          <w:lang w:val="en-GB"/>
        </w:rPr>
        <w:t xml:space="preserve">of inflammation experienced in OA </w:t>
      </w:r>
      <w:r w:rsidRPr="007E6007">
        <w:rPr>
          <w:rFonts w:eastAsia="Calibri" w:cs="Times New Roman"/>
        </w:rPr>
        <w:t xml:space="preserve">compared to RA </w:t>
      </w:r>
      <w:r w:rsidRPr="007E6007">
        <w:rPr>
          <w:rFonts w:eastAsia="Calibri" w:cs="Times New Roman"/>
        </w:rPr>
        <w:fldChar w:fldCharType="begin">
          <w:fldData xml:space="preserve">PEVuZE5vdGU+PENpdGU+PEF1dGhvcj5TdGVlbiBQZXR0ZXJzZW48L0F1dGhvcj48WWVhcj4yMDIw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TdGVlbiBQZXR0ZXJzZW48L0F1dGhvcj48WWVhcj4yMDIw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6D3ECA" w:rsidRPr="007E6007">
        <w:rPr>
          <w:rFonts w:eastAsia="Calibri" w:cs="Times New Roman"/>
          <w:noProof/>
        </w:rPr>
        <w:t>(12, 37)</w:t>
      </w:r>
      <w:r w:rsidRPr="007E6007">
        <w:rPr>
          <w:rFonts w:eastAsia="Calibri" w:cs="Times New Roman"/>
        </w:rPr>
        <w:fldChar w:fldCharType="end"/>
      </w:r>
      <w:r w:rsidRPr="007E6007">
        <w:rPr>
          <w:rFonts w:eastAsia="Calibri" w:cs="Times New Roman"/>
        </w:rPr>
        <w:t xml:space="preserve">, reinforced the need for an OA-specific grading that truly depicts disease progression, as in this work. </w:t>
      </w:r>
    </w:p>
    <w:p w14:paraId="2956ED8B" w14:textId="77777777" w:rsidR="00523F28" w:rsidRPr="007E6007" w:rsidRDefault="00523F28" w:rsidP="002F6F2C">
      <w:pPr>
        <w:spacing w:after="0" w:line="480" w:lineRule="auto"/>
        <w:jc w:val="both"/>
        <w:rPr>
          <w:rFonts w:eastAsia="Calibri" w:cs="Times New Roman"/>
        </w:rPr>
      </w:pPr>
    </w:p>
    <w:p w14:paraId="461E7C28" w14:textId="66BBD6C3" w:rsidR="00D30199" w:rsidRPr="007E6007" w:rsidRDefault="00523F28" w:rsidP="001F4B84">
      <w:pPr>
        <w:spacing w:after="0" w:line="480" w:lineRule="auto"/>
        <w:jc w:val="both"/>
        <w:rPr>
          <w:rFonts w:eastAsia="Calibri" w:cs="Times New Roman"/>
        </w:rPr>
      </w:pPr>
      <w:r w:rsidRPr="007E6007">
        <w:rPr>
          <w:rFonts w:eastAsia="Calibri" w:cs="Times New Roman"/>
        </w:rPr>
        <w:t xml:space="preserve">The AUTUSI atlas will allow for quantification of the presence and severity of pathologic change occurring in joint tissues </w:t>
      </w:r>
      <w:r w:rsidR="00DC1CD1" w:rsidRPr="007E6007">
        <w:rPr>
          <w:rFonts w:eastAsia="Calibri" w:cs="Times New Roman"/>
        </w:rPr>
        <w:t xml:space="preserve">in </w:t>
      </w:r>
      <w:r w:rsidRPr="007E6007">
        <w:rPr>
          <w:rFonts w:eastAsia="Calibri" w:cs="Times New Roman"/>
        </w:rPr>
        <w:t>first MTPJ OA. The AUTUSI atlas has the potential to advance understanding of the pathological process of first MTPJ OA, provide capacity for earlier detection, support standardisation of diagnosis, and subsequently broaden the scope and capabilities of targeted interventions.</w:t>
      </w:r>
      <w:r w:rsidR="00D30199" w:rsidRPr="007E6007">
        <w:t xml:space="preserve"> </w:t>
      </w:r>
      <w:r w:rsidR="00D30199" w:rsidRPr="007E6007">
        <w:rPr>
          <w:rFonts w:eastAsia="Calibri" w:cs="Times New Roman"/>
        </w:rPr>
        <w:t xml:space="preserve">From this work, it is evident that there is a role for </w:t>
      </w:r>
      <w:r w:rsidR="00D30199" w:rsidRPr="007E6007">
        <w:rPr>
          <w:rFonts w:eastAsia="Calibri" w:cs="Times New Roman"/>
        </w:rPr>
        <w:lastRenderedPageBreak/>
        <w:t>using US</w:t>
      </w:r>
      <w:r w:rsidR="008F45FA" w:rsidRPr="007E6007">
        <w:rPr>
          <w:rFonts w:eastAsia="Calibri" w:cs="Times New Roman"/>
        </w:rPr>
        <w:t xml:space="preserve"> imaging</w:t>
      </w:r>
      <w:r w:rsidR="00D30199" w:rsidRPr="007E6007">
        <w:rPr>
          <w:rFonts w:eastAsia="Calibri" w:cs="Times New Roman"/>
        </w:rPr>
        <w:t xml:space="preserve"> in detecting different stages of first MTPJ OA.</w:t>
      </w:r>
      <w:r w:rsidRPr="007E6007">
        <w:rPr>
          <w:rFonts w:eastAsia="Calibri" w:cs="Times New Roman"/>
          <w:lang w:val="en-AU"/>
        </w:rPr>
        <w:t xml:space="preserve"> </w:t>
      </w:r>
      <w:r w:rsidR="00D30199" w:rsidRPr="007E6007">
        <w:rPr>
          <w:rFonts w:eastAsia="Calibri" w:cs="Times New Roman"/>
          <w:lang w:val="en-AU"/>
        </w:rPr>
        <w:t xml:space="preserve">The AUTUSI atlas </w:t>
      </w:r>
      <w:r w:rsidRPr="007E6007">
        <w:rPr>
          <w:rFonts w:eastAsia="Calibri" w:cs="Times New Roman"/>
          <w:lang w:val="en-AU"/>
        </w:rPr>
        <w:t xml:space="preserve">may be the catalyst </w:t>
      </w:r>
      <w:r w:rsidRPr="007E6007">
        <w:rPr>
          <w:rFonts w:eastAsia="Calibri" w:cs="Times New Roman"/>
        </w:rPr>
        <w:t xml:space="preserve">in developing </w:t>
      </w:r>
      <w:r w:rsidR="00DC1CD1" w:rsidRPr="007E6007">
        <w:rPr>
          <w:rFonts w:eastAsia="Calibri" w:cs="Times New Roman"/>
        </w:rPr>
        <w:t xml:space="preserve">a </w:t>
      </w:r>
      <w:proofErr w:type="gramStart"/>
      <w:r w:rsidR="002970A2" w:rsidRPr="007E6007">
        <w:rPr>
          <w:rFonts w:eastAsia="Calibri" w:cs="Times New Roman"/>
        </w:rPr>
        <w:t>classification criteria</w:t>
      </w:r>
      <w:proofErr w:type="gramEnd"/>
      <w:r w:rsidR="002970A2" w:rsidRPr="007E6007">
        <w:rPr>
          <w:rFonts w:eastAsia="Calibri" w:cs="Times New Roman"/>
        </w:rPr>
        <w:t xml:space="preserve"> specific to the </w:t>
      </w:r>
      <w:r w:rsidRPr="007E6007">
        <w:rPr>
          <w:rFonts w:eastAsia="Calibri" w:cs="Times New Roman"/>
          <w:lang w:val="en-AU"/>
        </w:rPr>
        <w:t>first MTPJ OA</w:t>
      </w:r>
      <w:r w:rsidRPr="007E6007">
        <w:rPr>
          <w:rFonts w:eastAsia="Calibri" w:cs="Times New Roman"/>
        </w:rPr>
        <w:t xml:space="preserve">, which could be utilised both clinically and in future research. </w:t>
      </w:r>
      <w:r w:rsidR="001F4B84" w:rsidRPr="007E6007">
        <w:rPr>
          <w:rFonts w:eastAsia="Calibri" w:cs="Times New Roman"/>
        </w:rPr>
        <w:t>The AUTUSI atlas will enhance the capability to detect and characterise first MTPJ OA across various stages of disease progression rather than being restricted solely to the point of irreversible end-stage disease.</w:t>
      </w:r>
    </w:p>
    <w:p w14:paraId="10DE8F0C" w14:textId="3E5E6391" w:rsidR="001F4B84" w:rsidRPr="007E6007" w:rsidRDefault="001F4B84" w:rsidP="001F4B84">
      <w:pPr>
        <w:spacing w:after="0" w:line="480" w:lineRule="auto"/>
        <w:jc w:val="both"/>
        <w:rPr>
          <w:rFonts w:eastAsia="Calibri" w:cs="Times New Roman"/>
        </w:rPr>
      </w:pPr>
      <w:r w:rsidRPr="007E6007">
        <w:rPr>
          <w:rFonts w:eastAsia="Calibri" w:cs="Times New Roman"/>
        </w:rPr>
        <w:t xml:space="preserve"> </w:t>
      </w:r>
    </w:p>
    <w:p w14:paraId="502D8006" w14:textId="496714A8" w:rsidR="001F4B84" w:rsidRPr="007E6007" w:rsidRDefault="001F4B84" w:rsidP="001F4B84">
      <w:pPr>
        <w:spacing w:after="0" w:line="480" w:lineRule="auto"/>
        <w:jc w:val="both"/>
        <w:rPr>
          <w:rFonts w:eastAsia="Calibri" w:cs="Times New Roman"/>
        </w:rPr>
      </w:pPr>
      <w:bookmarkStart w:id="40" w:name="_Hlk166588921"/>
      <w:r w:rsidRPr="007E6007">
        <w:rPr>
          <w:rFonts w:eastAsia="Calibri" w:cs="Times New Roman"/>
        </w:rPr>
        <w:t xml:space="preserve">The AUTUSI atlas is the first step in a longitudinal analysis to determine the predictive value of US features in participants without radiographically confirmed OA. </w:t>
      </w:r>
      <w:r w:rsidR="002970A2" w:rsidRPr="007E6007">
        <w:rPr>
          <w:rFonts w:eastAsia="Calibri" w:cs="Times New Roman"/>
        </w:rPr>
        <w:t>Incorporating</w:t>
      </w:r>
      <w:r w:rsidR="007817E4" w:rsidRPr="007E6007">
        <w:rPr>
          <w:rFonts w:eastAsia="Calibri" w:cs="Times New Roman"/>
        </w:rPr>
        <w:t xml:space="preserve"> the AUTUSI atlas as an outcome measure in population-based cohort studies could provide valuable insight into early detection</w:t>
      </w:r>
      <w:r w:rsidR="00786A76" w:rsidRPr="007E6007">
        <w:rPr>
          <w:rFonts w:eastAsia="Calibri" w:cs="Times New Roman"/>
        </w:rPr>
        <w:t xml:space="preserve">. Furthermore, </w:t>
      </w:r>
      <w:r w:rsidR="002970A2" w:rsidRPr="007E6007">
        <w:rPr>
          <w:rFonts w:eastAsia="Calibri" w:cs="Times New Roman"/>
        </w:rPr>
        <w:t>it provides the capacity to determine which US imaging features may progress to radiographic change and increased symptomatic consequences</w:t>
      </w:r>
      <w:r w:rsidR="007817E4" w:rsidRPr="007E6007">
        <w:rPr>
          <w:rFonts w:eastAsia="Calibri" w:cs="Times New Roman"/>
        </w:rPr>
        <w:t xml:space="preserve">. </w:t>
      </w:r>
      <w:bookmarkEnd w:id="40"/>
      <w:r w:rsidR="00F37D15" w:rsidRPr="007E6007">
        <w:rPr>
          <w:rFonts w:eastAsia="Calibri" w:cs="Times New Roman"/>
        </w:rPr>
        <w:t>F</w:t>
      </w:r>
      <w:r w:rsidRPr="007E6007">
        <w:rPr>
          <w:rFonts w:eastAsia="Calibri" w:cs="Times New Roman"/>
        </w:rPr>
        <w:t xml:space="preserve">inally, </w:t>
      </w:r>
      <w:bookmarkStart w:id="41" w:name="_Hlk166066888"/>
      <w:r w:rsidRPr="007E6007">
        <w:rPr>
          <w:rFonts w:eastAsia="Calibri" w:cs="Times New Roman"/>
        </w:rPr>
        <w:t>further work is needed to determine</w:t>
      </w:r>
      <w:bookmarkEnd w:id="41"/>
      <w:r w:rsidR="002970A2" w:rsidRPr="007E6007">
        <w:rPr>
          <w:rFonts w:eastAsia="Calibri" w:cs="Times New Roman"/>
        </w:rPr>
        <w:t xml:space="preserve"> which AUTUSI atlas features would be most accurate in the diagnosis of first MTPJ OA compared to radiographic grading, the relationship between the atlas and symptom severity,</w:t>
      </w:r>
      <w:r w:rsidRPr="007E6007">
        <w:rPr>
          <w:rFonts w:eastAsia="Calibri" w:cs="Times New Roman"/>
        </w:rPr>
        <w:t xml:space="preserve"> and how atlas features respond to clinical interventions. </w:t>
      </w:r>
    </w:p>
    <w:p w14:paraId="1875DB22" w14:textId="77777777" w:rsidR="001F4B84" w:rsidRPr="007E6007" w:rsidRDefault="001F4B84" w:rsidP="002F6F2C">
      <w:pPr>
        <w:spacing w:after="0" w:line="480" w:lineRule="auto"/>
        <w:jc w:val="both"/>
        <w:rPr>
          <w:rFonts w:eastAsia="Calibri" w:cs="Times New Roman"/>
        </w:rPr>
      </w:pPr>
    </w:p>
    <w:p w14:paraId="054C6CD6" w14:textId="7B6EB76A" w:rsidR="00523F28" w:rsidRPr="007E6007" w:rsidRDefault="00523F28" w:rsidP="002F6F2C">
      <w:pPr>
        <w:spacing w:after="0" w:line="480" w:lineRule="auto"/>
        <w:jc w:val="both"/>
        <w:rPr>
          <w:rFonts w:eastAsia="Calibri" w:cs="Times New Roman"/>
        </w:rPr>
      </w:pPr>
      <w:r w:rsidRPr="007E6007">
        <w:rPr>
          <w:rFonts w:eastAsia="Calibri" w:cs="Times New Roman"/>
        </w:rPr>
        <w:t>A particular strength of the present study is the inclusion of six examiners from different countries and health professions, and yet all experienced users of US</w:t>
      </w:r>
      <w:r w:rsidR="008F45FA" w:rsidRPr="007E6007">
        <w:rPr>
          <w:rFonts w:eastAsia="Calibri" w:cs="Times New Roman"/>
        </w:rPr>
        <w:t xml:space="preserve"> imaging</w:t>
      </w:r>
      <w:r w:rsidRPr="007E6007">
        <w:rPr>
          <w:rFonts w:eastAsia="Calibri" w:cs="Times New Roman"/>
        </w:rPr>
        <w:t xml:space="preserve">. Additionally, three reviewers were blinded to the image acquisition and atlas development process. The justification for including six examiners from different professional backgrounds ensures the atlas is reproducible across a range of health professions that are likely to implement the atlas, such as podiatrists, physical therapists, radiologists, </w:t>
      </w:r>
      <w:proofErr w:type="gramStart"/>
      <w:r w:rsidRPr="007E6007">
        <w:rPr>
          <w:rFonts w:eastAsia="Calibri" w:cs="Times New Roman"/>
        </w:rPr>
        <w:t>sonographers</w:t>
      </w:r>
      <w:proofErr w:type="gramEnd"/>
      <w:r w:rsidRPr="007E6007">
        <w:rPr>
          <w:rFonts w:eastAsia="Calibri" w:cs="Times New Roman"/>
        </w:rPr>
        <w:t xml:space="preserve"> and researchers. In comparison, </w:t>
      </w:r>
      <w:r w:rsidR="00F37D15" w:rsidRPr="007E6007">
        <w:rPr>
          <w:rFonts w:eastAsia="Calibri" w:cs="Times New Roman"/>
        </w:rPr>
        <w:t xml:space="preserve">an MRI atlas and </w:t>
      </w:r>
      <w:r w:rsidRPr="007E6007">
        <w:rPr>
          <w:rFonts w:eastAsia="Calibri" w:cs="Times New Roman"/>
        </w:rPr>
        <w:t xml:space="preserve">the LFA </w:t>
      </w:r>
      <w:r w:rsidR="00F37D15" w:rsidRPr="007E6007">
        <w:rPr>
          <w:rFonts w:eastAsia="Calibri" w:cs="Times New Roman"/>
        </w:rPr>
        <w:t xml:space="preserve">included the same two examiners for atlas development and </w:t>
      </w:r>
      <w:r w:rsidRPr="007E6007">
        <w:rPr>
          <w:rFonts w:eastAsia="Calibri" w:cs="Times New Roman"/>
        </w:rPr>
        <w:t xml:space="preserve">reproducibility </w:t>
      </w:r>
      <w:r w:rsidRPr="007E6007">
        <w:rPr>
          <w:rFonts w:eastAsia="Calibri" w:cs="Times New Roman"/>
        </w:rPr>
        <w:fldChar w:fldCharType="begin">
          <w:fldData xml:space="preserve">PEVuZE5vdGU+PENpdGU+PEF1dGhvcj5NZW56PC9BdXRob3I+PFllYXI+MjAwNzwvWWVhcj48UmVj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NZW56PC9BdXRob3I+PFllYXI+MjAwNzwvWWVhcj48UmVj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2F6F2C" w:rsidRPr="007E6007">
        <w:rPr>
          <w:rFonts w:eastAsia="Calibri" w:cs="Times New Roman"/>
          <w:noProof/>
        </w:rPr>
        <w:t>(15, 19)</w:t>
      </w:r>
      <w:r w:rsidRPr="007E6007">
        <w:rPr>
          <w:rFonts w:eastAsia="Calibri" w:cs="Times New Roman"/>
        </w:rPr>
        <w:fldChar w:fldCharType="end"/>
      </w:r>
      <w:r w:rsidRPr="007E6007">
        <w:rPr>
          <w:rFonts w:eastAsia="Calibri" w:cs="Times New Roman"/>
        </w:rPr>
        <w:t>. A further strength of our study is the accompaniment of supporting images in our atlas which clearly depicts the US</w:t>
      </w:r>
      <w:r w:rsidR="008F45FA" w:rsidRPr="007E6007">
        <w:rPr>
          <w:rFonts w:eastAsia="Calibri" w:cs="Times New Roman"/>
        </w:rPr>
        <w:t xml:space="preserve"> imaging</w:t>
      </w:r>
      <w:r w:rsidRPr="007E6007">
        <w:rPr>
          <w:rFonts w:eastAsia="Calibri" w:cs="Times New Roman"/>
        </w:rPr>
        <w:t xml:space="preserve"> (patient and probe positioning) acquisition procedure. </w:t>
      </w:r>
      <w:bookmarkStart w:id="42" w:name="_Hlk167351591"/>
      <w:bookmarkStart w:id="43" w:name="_Hlk166077481"/>
      <w:bookmarkStart w:id="44" w:name="_Hlk167354190"/>
      <w:bookmarkStart w:id="45" w:name="_Hlk167352429"/>
      <w:r w:rsidR="004765A6" w:rsidRPr="007E6007">
        <w:rPr>
          <w:rFonts w:eastAsia="Calibri" w:cs="Times New Roman"/>
        </w:rPr>
        <w:t>U</w:t>
      </w:r>
      <w:r w:rsidR="00F37D15" w:rsidRPr="007E6007">
        <w:rPr>
          <w:rFonts w:eastAsia="Calibri" w:cs="Times New Roman"/>
        </w:rPr>
        <w:t>ltrasound</w:t>
      </w:r>
      <w:r w:rsidR="00AD1A66" w:rsidRPr="007E6007">
        <w:rPr>
          <w:rFonts w:eastAsia="Calibri" w:cs="Times New Roman"/>
        </w:rPr>
        <w:t xml:space="preserve"> imaging</w:t>
      </w:r>
      <w:r w:rsidR="004765A6" w:rsidRPr="007E6007">
        <w:rPr>
          <w:rFonts w:eastAsia="Calibri" w:cs="Times New Roman"/>
        </w:rPr>
        <w:t xml:space="preserve"> has </w:t>
      </w:r>
      <w:r w:rsidR="00DF3D05" w:rsidRPr="007E6007">
        <w:rPr>
          <w:rFonts w:eastAsia="Calibri" w:cs="Times New Roman"/>
        </w:rPr>
        <w:t xml:space="preserve">previously </w:t>
      </w:r>
      <w:r w:rsidR="004765A6" w:rsidRPr="007E6007">
        <w:rPr>
          <w:rFonts w:eastAsia="Calibri" w:cs="Times New Roman"/>
        </w:rPr>
        <w:t>been demonstrated</w:t>
      </w:r>
      <w:r w:rsidR="00F37D15" w:rsidRPr="007E6007">
        <w:rPr>
          <w:rFonts w:eastAsia="Calibri" w:cs="Times New Roman"/>
        </w:rPr>
        <w:t xml:space="preserve"> as being operator-dependent</w:t>
      </w:r>
      <w:bookmarkEnd w:id="42"/>
      <w:r w:rsidR="004765A6" w:rsidRPr="007E6007">
        <w:rPr>
          <w:rFonts w:eastAsia="Calibri" w:cs="Times New Roman"/>
        </w:rPr>
        <w:t xml:space="preserve"> </w:t>
      </w:r>
      <w:bookmarkEnd w:id="43"/>
      <w:r w:rsidRPr="007E6007">
        <w:rPr>
          <w:rFonts w:eastAsia="Calibri" w:cs="Times New Roman"/>
        </w:rPr>
        <w:fldChar w:fldCharType="begin">
          <w:fldData xml:space="preserve">PEVuZE5vdGU+PENpdGU+PEF1dGhvcj5LYXJpbTwvQXV0aG9yPjxZZWFyPjIwMDQ8L1llYXI+PFJl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</w:fldData>
        </w:fldChar>
      </w:r>
      <w:r w:rsidR="006D3ECA" w:rsidRPr="007E6007">
        <w:rPr>
          <w:rFonts w:eastAsia="Calibri" w:cs="Times New Roman"/>
        </w:rPr>
        <w:instrText xml:space="preserve"> ADDIN EN.CITE </w:instrText>
      </w:r>
      <w:r w:rsidR="006D3ECA" w:rsidRPr="007E6007">
        <w:rPr>
          <w:rFonts w:eastAsia="Calibri" w:cs="Times New Roman"/>
        </w:rPr>
        <w:fldChar w:fldCharType="begin">
          <w:fldData xml:space="preserve">PEVuZE5vdGU+PENpdGU+PEF1dGhvcj5LYXJpbTwvQXV0aG9yPjxZZWFyPjIwMDQ8L1llYXI+PFJl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</w:fldData>
        </w:fldChar>
      </w:r>
      <w:r w:rsidR="006D3ECA" w:rsidRPr="007E6007">
        <w:rPr>
          <w:rFonts w:eastAsia="Calibri" w:cs="Times New Roman"/>
        </w:rPr>
        <w:instrText xml:space="preserve"> ADDIN EN.CITE.DATA </w:instrText>
      </w:r>
      <w:r w:rsidR="006D3ECA" w:rsidRPr="007E6007">
        <w:rPr>
          <w:rFonts w:eastAsia="Calibri" w:cs="Times New Roman"/>
        </w:rPr>
      </w:r>
      <w:r w:rsidR="006D3ECA" w:rsidRPr="007E6007">
        <w:rPr>
          <w:rFonts w:eastAsia="Calibri" w:cs="Times New Roman"/>
        </w:rPr>
        <w:fldChar w:fldCharType="end"/>
      </w:r>
      <w:r w:rsidRPr="007E6007">
        <w:rPr>
          <w:rFonts w:eastAsia="Calibri" w:cs="Times New Roman"/>
        </w:rPr>
      </w:r>
      <w:r w:rsidRPr="007E6007">
        <w:rPr>
          <w:rFonts w:eastAsia="Calibri" w:cs="Times New Roman"/>
        </w:rPr>
        <w:fldChar w:fldCharType="separate"/>
      </w:r>
      <w:r w:rsidR="006D3ECA" w:rsidRPr="007E6007">
        <w:rPr>
          <w:rFonts w:eastAsia="Calibri" w:cs="Times New Roman"/>
          <w:noProof/>
        </w:rPr>
        <w:t>(41, 42)</w:t>
      </w:r>
      <w:r w:rsidRPr="007E6007">
        <w:rPr>
          <w:rFonts w:eastAsia="Calibri" w:cs="Times New Roman"/>
        </w:rPr>
        <w:fldChar w:fldCharType="end"/>
      </w:r>
      <w:r w:rsidR="004765A6" w:rsidRPr="007E6007">
        <w:rPr>
          <w:rFonts w:eastAsia="Calibri" w:cs="Times New Roman"/>
        </w:rPr>
        <w:t>.</w:t>
      </w:r>
      <w:r w:rsidRPr="007E6007">
        <w:rPr>
          <w:rFonts w:eastAsia="Calibri" w:cs="Times New Roman"/>
        </w:rPr>
        <w:t xml:space="preserve"> </w:t>
      </w:r>
      <w:r w:rsidR="00DF3D05" w:rsidRPr="007E6007">
        <w:rPr>
          <w:rFonts w:eastAsia="Calibri" w:cs="Times New Roman"/>
        </w:rPr>
        <w:t xml:space="preserve">However, substantial </w:t>
      </w:r>
      <w:r w:rsidR="00A606E0" w:rsidRPr="007E6007">
        <w:rPr>
          <w:rFonts w:eastAsia="Calibri" w:cs="Times New Roman"/>
          <w:iCs/>
        </w:rPr>
        <w:t xml:space="preserve">developments in US software and transducers have advanced the resolution to better identify superficial structures, such as the </w:t>
      </w:r>
      <w:r w:rsidR="00A606E0" w:rsidRPr="007E6007">
        <w:rPr>
          <w:rFonts w:eastAsia="Calibri" w:cs="Times New Roman"/>
          <w:iCs/>
        </w:rPr>
        <w:lastRenderedPageBreak/>
        <w:t>first MTPJ, allowing more detailed assessment of associated pathology</w:t>
      </w:r>
      <w:r w:rsidR="00F80DF2" w:rsidRPr="007E6007">
        <w:rPr>
          <w:rFonts w:eastAsia="Calibri" w:cs="Times New Roman"/>
          <w:iCs/>
        </w:rPr>
        <w:t xml:space="preserve"> </w:t>
      </w:r>
      <w:r w:rsidR="00F80DF2" w:rsidRPr="007E6007">
        <w:rPr>
          <w:rFonts w:eastAsia="Calibri" w:cs="Times New Roman"/>
          <w:iCs/>
        </w:rPr>
        <w:fldChar w:fldCharType="begin">
          <w:fldData xml:space="preserve">PEVuZE5vdGU+PENpdGU+PEF1dGhvcj5TYWtlbGxhcmlvdTwvQXV0aG9yPjxZZWFyPjIwMTc8L1ll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</w:fldData>
        </w:fldChar>
      </w:r>
      <w:r w:rsidR="00F80DF2" w:rsidRPr="007E6007">
        <w:rPr>
          <w:rFonts w:eastAsia="Calibri" w:cs="Times New Roman"/>
          <w:iCs/>
        </w:rPr>
        <w:instrText xml:space="preserve"> ADDIN EN.CITE </w:instrText>
      </w:r>
      <w:r w:rsidR="00F80DF2" w:rsidRPr="007E6007">
        <w:rPr>
          <w:rFonts w:eastAsia="Calibri" w:cs="Times New Roman"/>
          <w:iCs/>
        </w:rPr>
        <w:fldChar w:fldCharType="begin">
          <w:fldData xml:space="preserve">PEVuZE5vdGU+PENpdGU+PEF1dGhvcj5TYWtlbGxhcmlvdTwvQXV0aG9yPjxZZWFyPjIwMTc8L1ll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</w:fldData>
        </w:fldChar>
      </w:r>
      <w:r w:rsidR="00F80DF2" w:rsidRPr="007E6007">
        <w:rPr>
          <w:rFonts w:eastAsia="Calibri" w:cs="Times New Roman"/>
          <w:iCs/>
        </w:rPr>
        <w:instrText xml:space="preserve"> ADDIN EN.CITE.DATA </w:instrText>
      </w:r>
      <w:r w:rsidR="00F80DF2" w:rsidRPr="007E6007">
        <w:rPr>
          <w:rFonts w:eastAsia="Calibri" w:cs="Times New Roman"/>
          <w:iCs/>
        </w:rPr>
      </w:r>
      <w:r w:rsidR="00F80DF2" w:rsidRPr="007E6007">
        <w:rPr>
          <w:rFonts w:eastAsia="Calibri" w:cs="Times New Roman"/>
          <w:iCs/>
        </w:rPr>
        <w:fldChar w:fldCharType="end"/>
      </w:r>
      <w:r w:rsidR="00F80DF2" w:rsidRPr="007E6007">
        <w:rPr>
          <w:rFonts w:eastAsia="Calibri" w:cs="Times New Roman"/>
          <w:iCs/>
        </w:rPr>
      </w:r>
      <w:r w:rsidR="00F80DF2" w:rsidRPr="007E6007">
        <w:rPr>
          <w:rFonts w:eastAsia="Calibri" w:cs="Times New Roman"/>
          <w:iCs/>
        </w:rPr>
        <w:fldChar w:fldCharType="separate"/>
      </w:r>
      <w:r w:rsidR="00F80DF2" w:rsidRPr="007E6007">
        <w:rPr>
          <w:rFonts w:eastAsia="Calibri" w:cs="Times New Roman"/>
          <w:iCs/>
          <w:noProof/>
        </w:rPr>
        <w:t>(28, 43, 44)</w:t>
      </w:r>
      <w:r w:rsidR="00F80DF2" w:rsidRPr="007E6007">
        <w:rPr>
          <w:rFonts w:eastAsia="Calibri" w:cs="Times New Roman"/>
          <w:iCs/>
        </w:rPr>
        <w:fldChar w:fldCharType="end"/>
      </w:r>
      <w:r w:rsidR="00A606E0" w:rsidRPr="007E6007">
        <w:rPr>
          <w:rFonts w:eastAsia="Calibri" w:cs="Times New Roman"/>
        </w:rPr>
        <w:t xml:space="preserve">. </w:t>
      </w:r>
      <w:r w:rsidR="00DF3D05" w:rsidRPr="007E6007">
        <w:rPr>
          <w:rFonts w:eastAsia="Calibri" w:cs="Times New Roman"/>
        </w:rPr>
        <w:t xml:space="preserve">To help mitigate operator dependence </w:t>
      </w:r>
      <w:bookmarkStart w:id="46" w:name="_Hlk167354265"/>
      <w:bookmarkEnd w:id="44"/>
      <w:r w:rsidR="00DF3D05" w:rsidRPr="007E6007">
        <w:rPr>
          <w:rFonts w:eastAsia="Calibri" w:cs="Times New Roman"/>
        </w:rPr>
        <w:t>t</w:t>
      </w:r>
      <w:r w:rsidRPr="007E6007">
        <w:rPr>
          <w:rFonts w:eastAsia="Calibri" w:cs="Times New Roman"/>
        </w:rPr>
        <w:t xml:space="preserve">he authors wanted to ensure that a standardised procedure could be performed for all </w:t>
      </w:r>
      <w:r w:rsidR="00AD1A66" w:rsidRPr="007E6007">
        <w:rPr>
          <w:rFonts w:eastAsia="Calibri" w:cs="Times New Roman"/>
        </w:rPr>
        <w:t>atlas users</w:t>
      </w:r>
      <w:r w:rsidRPr="007E6007">
        <w:rPr>
          <w:rFonts w:eastAsia="Calibri" w:cs="Times New Roman"/>
        </w:rPr>
        <w:t xml:space="preserve">. Supporting images would ensure correct interpretation and allow subsequent studies to replicate our procedure. </w:t>
      </w:r>
      <w:bookmarkEnd w:id="45"/>
      <w:bookmarkEnd w:id="46"/>
    </w:p>
    <w:p w14:paraId="5FF8027D" w14:textId="77777777" w:rsidR="00523F28" w:rsidRPr="007E6007" w:rsidRDefault="00523F28" w:rsidP="002F6F2C">
      <w:pPr>
        <w:spacing w:after="0" w:line="480" w:lineRule="auto"/>
        <w:jc w:val="both"/>
        <w:rPr>
          <w:rFonts w:eastAsia="Calibri" w:cs="Times New Roman"/>
        </w:rPr>
      </w:pPr>
    </w:p>
    <w:p w14:paraId="488470D1" w14:textId="615406D1" w:rsidR="00523F28" w:rsidRPr="007E6007" w:rsidRDefault="00523F28" w:rsidP="002F6F2C">
      <w:pPr>
        <w:spacing w:after="0" w:line="480" w:lineRule="auto"/>
        <w:jc w:val="both"/>
        <w:rPr>
          <w:rFonts w:eastAsia="Calibri" w:cs="Times New Roman"/>
        </w:rPr>
      </w:pPr>
      <w:r w:rsidRPr="007E6007">
        <w:rPr>
          <w:rFonts w:eastAsia="Calibri" w:cs="Times New Roman"/>
        </w:rPr>
        <w:t>This study must be viewed in the context of its limitations. First, despite examining 24 ultrasound images with the atlas, the reviewers only evaluated three images per feature. Therefore, future research is needed to determine the reproducibility of the atlas when grading a larger sample of images. Second, there may have been examiner bias because the same radiologist reported on radiographic screening and graded the acquired ultrasound images. To minimise the risk of bias</w:t>
      </w:r>
      <w:r w:rsidR="00AD1A66" w:rsidRPr="007E6007">
        <w:rPr>
          <w:rFonts w:eastAsia="Calibri" w:cs="Times New Roman"/>
        </w:rPr>
        <w:t>,</w:t>
      </w:r>
      <w:r w:rsidRPr="007E6007">
        <w:rPr>
          <w:rFonts w:eastAsia="Calibri" w:cs="Times New Roman"/>
        </w:rPr>
        <w:t xml:space="preserve"> we randomly assigned an alphanumerical code to all participants upon entry into the study. </w:t>
      </w:r>
      <w:bookmarkStart w:id="47" w:name="_Hlk166592147"/>
      <w:bookmarkStart w:id="48" w:name="_Hlk167352528"/>
      <w:r w:rsidR="004B596F" w:rsidRPr="007E6007">
        <w:rPr>
          <w:rFonts w:eastAsia="Calibri" w:cs="Times New Roman"/>
        </w:rPr>
        <w:t xml:space="preserve">Finally, the prevalence and burden of OA </w:t>
      </w:r>
      <w:r w:rsidR="00AD1A66" w:rsidRPr="007E6007">
        <w:rPr>
          <w:rFonts w:eastAsia="Calibri" w:cs="Times New Roman"/>
        </w:rPr>
        <w:t xml:space="preserve">are </w:t>
      </w:r>
      <w:r w:rsidR="004B596F" w:rsidRPr="007E6007">
        <w:rPr>
          <w:rFonts w:eastAsia="Calibri" w:cs="Times New Roman"/>
        </w:rPr>
        <w:t>not uniform across demographic groups. Minority populations, especially African American, Hispanic, Māori and Pa</w:t>
      </w:r>
      <w:r w:rsidR="00AD1A66" w:rsidRPr="007E6007">
        <w:rPr>
          <w:rFonts w:eastAsia="Calibri" w:cs="Times New Roman"/>
        </w:rPr>
        <w:t>cific people</w:t>
      </w:r>
      <w:r w:rsidR="004B596F" w:rsidRPr="007E6007">
        <w:rPr>
          <w:rFonts w:eastAsia="Calibri" w:cs="Times New Roman"/>
        </w:rPr>
        <w:t xml:space="preserve"> experience poorer health outcomes (such as pain and disability) </w:t>
      </w:r>
      <w:r w:rsidR="004B596F" w:rsidRPr="007E6007">
        <w:rPr>
          <w:rFonts w:eastAsia="Calibri" w:cs="Times New Roman"/>
        </w:rPr>
        <w:fldChar w:fldCharType="begin">
          <w:fldData xml:space="preserve">PEVuZE5vdGU+PENpdGU+PEF1dGhvcj5GbG93ZXJzPC9BdXRob3I+PFllYXI+MjAyMTwvWWVhcj48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</w:fldData>
        </w:fldChar>
      </w:r>
      <w:r w:rsidR="00F80DF2" w:rsidRPr="007E6007">
        <w:rPr>
          <w:rFonts w:eastAsia="Calibri" w:cs="Times New Roman"/>
        </w:rPr>
        <w:instrText xml:space="preserve"> ADDIN EN.CITE </w:instrText>
      </w:r>
      <w:r w:rsidR="00F80DF2" w:rsidRPr="007E6007">
        <w:rPr>
          <w:rFonts w:eastAsia="Calibri" w:cs="Times New Roman"/>
        </w:rPr>
        <w:fldChar w:fldCharType="begin">
          <w:fldData xml:space="preserve">PEVuZE5vdGU+PENpdGU+PEF1dGhvcj5GbG93ZXJzPC9BdXRob3I+PFllYXI+MjAyMTwvWWVhcj48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</w:fldData>
        </w:fldChar>
      </w:r>
      <w:r w:rsidR="00F80DF2" w:rsidRPr="007E6007">
        <w:rPr>
          <w:rFonts w:eastAsia="Calibri" w:cs="Times New Roman"/>
        </w:rPr>
        <w:instrText xml:space="preserve"> ADDIN EN.CITE.DATA </w:instrText>
      </w:r>
      <w:r w:rsidR="00F80DF2" w:rsidRPr="007E6007">
        <w:rPr>
          <w:rFonts w:eastAsia="Calibri" w:cs="Times New Roman"/>
        </w:rPr>
      </w:r>
      <w:r w:rsidR="00F80DF2" w:rsidRPr="007E6007">
        <w:rPr>
          <w:rFonts w:eastAsia="Calibri" w:cs="Times New Roman"/>
        </w:rPr>
        <w:fldChar w:fldCharType="end"/>
      </w:r>
      <w:r w:rsidR="004B596F" w:rsidRPr="007E6007">
        <w:rPr>
          <w:rFonts w:eastAsia="Calibri" w:cs="Times New Roman"/>
        </w:rPr>
      </w:r>
      <w:r w:rsidR="004B596F" w:rsidRPr="007E6007">
        <w:rPr>
          <w:rFonts w:eastAsia="Calibri" w:cs="Times New Roman"/>
        </w:rPr>
        <w:fldChar w:fldCharType="separate"/>
      </w:r>
      <w:r w:rsidR="00F80DF2" w:rsidRPr="007E6007">
        <w:rPr>
          <w:rFonts w:eastAsia="Calibri" w:cs="Times New Roman"/>
          <w:noProof/>
        </w:rPr>
        <w:t>(45, 46)</w:t>
      </w:r>
      <w:r w:rsidR="004B596F" w:rsidRPr="007E6007">
        <w:rPr>
          <w:rFonts w:eastAsia="Calibri" w:cs="Times New Roman"/>
        </w:rPr>
        <w:fldChar w:fldCharType="end"/>
      </w:r>
      <w:r w:rsidR="004B596F" w:rsidRPr="007E6007">
        <w:rPr>
          <w:rFonts w:eastAsia="Calibri" w:cs="Times New Roman"/>
        </w:rPr>
        <w:t xml:space="preserve">. Despite </w:t>
      </w:r>
      <w:r w:rsidRPr="007E6007">
        <w:rPr>
          <w:rFonts w:eastAsia="Calibri" w:cs="Times New Roman"/>
        </w:rPr>
        <w:t>efforts to proactively recruit an ethnically diverse population representative of the broader New Zealand population, no Pacific peoples were included. Pacific peoples suffer from significant and longstanding health inequalities and poorer health outcomes compared to other New Zealanders. Therefore, the</w:t>
      </w:r>
      <w:r w:rsidRPr="007E6007">
        <w:rPr>
          <w:rFonts w:eastAsia="Calibri" w:cs="Times New Roman"/>
          <w:bCs/>
          <w:iCs/>
        </w:rPr>
        <w:t xml:space="preserve"> inclusion of ethnicity related to OA data </w:t>
      </w:r>
      <w:r w:rsidRPr="007E6007">
        <w:rPr>
          <w:rFonts w:eastAsia="Calibri" w:cs="Times New Roman"/>
        </w:rPr>
        <w:t>is needed to better understand what factors contribute to these inequalities and to provide the capacity to measure progress</w:t>
      </w:r>
      <w:bookmarkEnd w:id="47"/>
      <w:r w:rsidRPr="007E6007">
        <w:rPr>
          <w:rFonts w:eastAsia="Calibri" w:cs="Times New Roman"/>
        </w:rPr>
        <w:t>.</w:t>
      </w:r>
      <w:bookmarkEnd w:id="48"/>
    </w:p>
    <w:p w14:paraId="7FAA5AA5" w14:textId="77777777" w:rsidR="00D961AB" w:rsidRPr="007E6007" w:rsidRDefault="00D961AB" w:rsidP="002F6F2C">
      <w:pPr>
        <w:spacing w:after="0" w:line="480" w:lineRule="auto"/>
        <w:jc w:val="both"/>
        <w:rPr>
          <w:rFonts w:eastAsia="Calibri" w:cs="Times New Roman"/>
        </w:rPr>
      </w:pPr>
    </w:p>
    <w:p w14:paraId="35F922B1" w14:textId="7B903079" w:rsidR="00523F28" w:rsidRPr="007E6007" w:rsidRDefault="00523F28" w:rsidP="002F6F2C">
      <w:pPr>
        <w:keepNext/>
        <w:keepLines/>
        <w:spacing w:before="240" w:after="240" w:line="480" w:lineRule="auto"/>
        <w:jc w:val="both"/>
        <w:outlineLvl w:val="1"/>
        <w:rPr>
          <w:rFonts w:eastAsia="Times New Roman" w:cs="Times New Roman"/>
          <w:b/>
          <w:sz w:val="28"/>
          <w:szCs w:val="26"/>
        </w:rPr>
      </w:pPr>
      <w:bookmarkStart w:id="49" w:name="_Toc155947685"/>
      <w:r w:rsidRPr="007E6007">
        <w:rPr>
          <w:rFonts w:eastAsia="Times New Roman" w:cs="Times New Roman"/>
          <w:b/>
          <w:sz w:val="28"/>
          <w:szCs w:val="26"/>
        </w:rPr>
        <w:t>Conclusion</w:t>
      </w:r>
      <w:bookmarkEnd w:id="49"/>
    </w:p>
    <w:p w14:paraId="31B4A742" w14:textId="6CFE1860" w:rsidR="00523F28" w:rsidRPr="007E6007" w:rsidRDefault="00523F28" w:rsidP="002F6F2C">
      <w:pPr>
        <w:spacing w:after="0" w:line="480" w:lineRule="auto"/>
        <w:jc w:val="both"/>
        <w:rPr>
          <w:rFonts w:eastAsia="Calibri" w:cs="Times New Roman"/>
        </w:rPr>
      </w:pPr>
      <w:bookmarkStart w:id="50" w:name="_Hlk157086075"/>
      <w:r w:rsidRPr="007E6007">
        <w:rPr>
          <w:rFonts w:eastAsia="Calibri" w:cs="Times New Roman"/>
        </w:rPr>
        <w:t xml:space="preserve">The AUTUSI atlas demonstrated excellent intra-examiner and inter-examiner reproducibility for evaluating first MTPJ joint effusion, synovial hypertrophy, synovitis, joint space narrowing, osteophytes, and cartilage thickness. </w:t>
      </w:r>
      <w:bookmarkEnd w:id="50"/>
      <w:r w:rsidRPr="007E6007">
        <w:rPr>
          <w:rFonts w:eastAsia="Calibri" w:cs="Times New Roman"/>
        </w:rPr>
        <w:t xml:space="preserve">The AUTUSI atlas affords an opportunity to detect prognostic markers of OA earlier in the disease cascade, which would provide a window of </w:t>
      </w:r>
      <w:r w:rsidRPr="007E6007">
        <w:rPr>
          <w:rFonts w:eastAsia="Calibri" w:cs="Times New Roman"/>
        </w:rPr>
        <w:lastRenderedPageBreak/>
        <w:t xml:space="preserve">opportunity and broaden the scope and capabilities of targeted interventions to alter disease progression. </w:t>
      </w:r>
      <w:bookmarkStart w:id="51" w:name="_Hlk166510301"/>
      <w:r w:rsidRPr="007E6007">
        <w:rPr>
          <w:rFonts w:eastAsia="Calibri" w:cs="Times New Roman"/>
        </w:rPr>
        <w:t xml:space="preserve">The AUTUSI atlas </w:t>
      </w:r>
      <w:r w:rsidR="00556926" w:rsidRPr="007E6007">
        <w:rPr>
          <w:rFonts w:eastAsia="Calibri" w:cs="Times New Roman"/>
        </w:rPr>
        <w:t xml:space="preserve">has the potential to </w:t>
      </w:r>
      <w:r w:rsidRPr="007E6007">
        <w:rPr>
          <w:rFonts w:eastAsia="Calibri" w:cs="Times New Roman"/>
        </w:rPr>
        <w:t xml:space="preserve">advance understanding of the pathological process of first </w:t>
      </w:r>
      <w:r w:rsidRPr="007E6007">
        <w:rPr>
          <w:rFonts w:eastAsia="Calibri" w:cs="Times New Roman"/>
          <w:lang w:val="en-US"/>
        </w:rPr>
        <w:t xml:space="preserve">MTPJ </w:t>
      </w:r>
      <w:r w:rsidRPr="007E6007">
        <w:rPr>
          <w:rFonts w:eastAsia="Calibri" w:cs="Times New Roman"/>
        </w:rPr>
        <w:t xml:space="preserve">OA. </w:t>
      </w:r>
    </w:p>
    <w:bookmarkEnd w:id="51"/>
    <w:p w14:paraId="6F462429" w14:textId="77777777" w:rsidR="003D00B4" w:rsidRPr="007E6007" w:rsidRDefault="003D00B4" w:rsidP="003D00B4">
      <w:pPr>
        <w:spacing w:after="0" w:line="480" w:lineRule="auto"/>
        <w:jc w:val="both"/>
        <w:rPr>
          <w:rFonts w:eastAsia="Calibri" w:cs="Times New Roman"/>
          <w:b/>
          <w:bCs/>
          <w:iCs/>
        </w:rPr>
      </w:pPr>
    </w:p>
    <w:p w14:paraId="19D4467D" w14:textId="205EC8B2" w:rsidR="003D00B4" w:rsidRPr="007E6007" w:rsidRDefault="003D00B4" w:rsidP="003D00B4">
      <w:pPr>
        <w:spacing w:after="0" w:line="480" w:lineRule="auto"/>
        <w:jc w:val="both"/>
        <w:rPr>
          <w:rFonts w:eastAsia="Calibri" w:cs="Times New Roman"/>
          <w:b/>
          <w:bCs/>
          <w:iCs/>
        </w:rPr>
      </w:pPr>
      <w:r w:rsidRPr="007E6007">
        <w:rPr>
          <w:rFonts w:eastAsia="Calibri" w:cs="Times New Roman"/>
          <w:b/>
          <w:bCs/>
          <w:iCs/>
        </w:rPr>
        <w:t xml:space="preserve">Acknowledgements </w:t>
      </w:r>
    </w:p>
    <w:p w14:paraId="7FA0EE31" w14:textId="77777777" w:rsidR="003D00B4" w:rsidRPr="007E6007" w:rsidRDefault="003D00B4" w:rsidP="003D00B4">
      <w:pPr>
        <w:spacing w:after="0" w:line="480" w:lineRule="auto"/>
        <w:jc w:val="both"/>
        <w:rPr>
          <w:rFonts w:eastAsia="Calibri" w:cs="Times New Roman"/>
          <w:lang w:val="en-GB"/>
        </w:rPr>
      </w:pPr>
      <w:r w:rsidRPr="007E6007">
        <w:rPr>
          <w:rFonts w:eastAsia="Calibri" w:cs="Times New Roman"/>
        </w:rPr>
        <w:t>The authors thank all participants who volunteered for the study and the staff of Beyond Radiology for their assistance.</w:t>
      </w:r>
      <w:r w:rsidRPr="007E6007">
        <w:rPr>
          <w:rFonts w:eastAsia="Calibri" w:cs="Times New Roman"/>
          <w:lang w:val="en-GB"/>
        </w:rPr>
        <w:t xml:space="preserve"> </w:t>
      </w:r>
    </w:p>
    <w:p w14:paraId="331F2AD5" w14:textId="77777777" w:rsidR="003D00B4" w:rsidRPr="007E6007" w:rsidRDefault="003D00B4" w:rsidP="003D00B4">
      <w:pPr>
        <w:spacing w:after="0" w:line="480" w:lineRule="auto"/>
        <w:jc w:val="both"/>
        <w:rPr>
          <w:rFonts w:eastAsia="Calibri" w:cs="Times New Roman"/>
          <w:lang w:val="en-GB"/>
        </w:rPr>
      </w:pPr>
    </w:p>
    <w:p w14:paraId="5F1A3215" w14:textId="77777777" w:rsidR="003D00B4" w:rsidRPr="007E6007" w:rsidRDefault="003D00B4" w:rsidP="003D00B4">
      <w:pPr>
        <w:spacing w:after="0" w:line="480" w:lineRule="auto"/>
        <w:jc w:val="both"/>
        <w:rPr>
          <w:rFonts w:eastAsia="Calibri" w:cs="Times New Roman"/>
          <w:b/>
          <w:bCs/>
          <w:iCs/>
          <w:lang w:val="en-GB"/>
        </w:rPr>
      </w:pPr>
      <w:r w:rsidRPr="007E6007">
        <w:rPr>
          <w:rFonts w:eastAsia="Calibri" w:cs="Times New Roman"/>
          <w:b/>
          <w:bCs/>
          <w:iCs/>
          <w:lang w:val="en-GB"/>
        </w:rPr>
        <w:t>Authors’ contributions</w:t>
      </w:r>
    </w:p>
    <w:p w14:paraId="08B30E57" w14:textId="2A5807D1" w:rsidR="00210035" w:rsidRPr="007E6007" w:rsidRDefault="003D00B4" w:rsidP="002F6F2C">
      <w:pPr>
        <w:spacing w:after="0" w:line="480" w:lineRule="auto"/>
        <w:jc w:val="both"/>
        <w:rPr>
          <w:rFonts w:eastAsia="Calibri" w:cs="Times New Roman"/>
          <w:bCs/>
          <w:iCs/>
          <w:lang w:val="en-GB"/>
        </w:rPr>
      </w:pPr>
      <w:bookmarkStart w:id="52" w:name="_Hlk94248714"/>
      <w:bookmarkStart w:id="53" w:name="_Hlk93051551"/>
      <w:r w:rsidRPr="007E6007">
        <w:rPr>
          <w:rFonts w:eastAsia="Calibri" w:cs="Times New Roman"/>
          <w:bCs/>
          <w:iCs/>
          <w:lang w:val="en-GB"/>
        </w:rPr>
        <w:t>PM</w:t>
      </w:r>
      <w:bookmarkEnd w:id="52"/>
      <w:r w:rsidR="00C23381" w:rsidRPr="007E6007">
        <w:rPr>
          <w:rFonts w:eastAsia="Calibri" w:cs="Times New Roman"/>
          <w:bCs/>
          <w:iCs/>
          <w:lang w:val="en-GB"/>
        </w:rPr>
        <w:t>, CB, RE, KR and MC</w:t>
      </w:r>
      <w:r w:rsidR="00C229E6" w:rsidRPr="007E6007">
        <w:rPr>
          <w:rFonts w:eastAsia="Calibri" w:cs="Times New Roman"/>
          <w:bCs/>
          <w:iCs/>
          <w:lang w:val="en-GB"/>
        </w:rPr>
        <w:t xml:space="preserve"> were</w:t>
      </w:r>
      <w:r w:rsidR="00FB2D58" w:rsidRPr="007E6007">
        <w:rPr>
          <w:rFonts w:eastAsia="Calibri" w:cs="Times New Roman"/>
          <w:bCs/>
          <w:iCs/>
          <w:lang w:val="en-GB"/>
        </w:rPr>
        <w:t xml:space="preserve"> </w:t>
      </w:r>
      <w:r w:rsidRPr="007E6007">
        <w:rPr>
          <w:rFonts w:eastAsia="Calibri" w:cs="Times New Roman"/>
          <w:bCs/>
          <w:iCs/>
          <w:lang w:val="en-GB"/>
        </w:rPr>
        <w:t>responsible for the conception and design of the research. PM was responsible for recruiting participants. PM, KF</w:t>
      </w:r>
      <w:r w:rsidR="00AD1A66" w:rsidRPr="007E6007">
        <w:rPr>
          <w:rFonts w:eastAsia="Calibri" w:cs="Times New Roman"/>
          <w:bCs/>
          <w:iCs/>
          <w:lang w:val="en-GB"/>
        </w:rPr>
        <w:t>, and PC were responsible for conducting the research, image acquisition, and initial atlas generation</w:t>
      </w:r>
      <w:r w:rsidR="00FB2D58" w:rsidRPr="007E6007">
        <w:rPr>
          <w:rFonts w:eastAsia="Calibri" w:cs="Times New Roman"/>
          <w:bCs/>
          <w:iCs/>
          <w:lang w:val="en-GB"/>
        </w:rPr>
        <w:t>.</w:t>
      </w:r>
      <w:r w:rsidRPr="007E6007">
        <w:rPr>
          <w:rFonts w:eastAsia="Calibri" w:cs="Times New Roman"/>
          <w:bCs/>
          <w:iCs/>
          <w:lang w:val="en-GB"/>
        </w:rPr>
        <w:t xml:space="preserve"> </w:t>
      </w:r>
      <w:r w:rsidR="00FB2D58" w:rsidRPr="007E6007">
        <w:rPr>
          <w:rFonts w:eastAsia="Calibri" w:cs="Times New Roman"/>
          <w:bCs/>
          <w:iCs/>
          <w:lang w:val="en-GB"/>
        </w:rPr>
        <w:t xml:space="preserve">PM, KF, PC, JW, </w:t>
      </w:r>
      <w:proofErr w:type="gramStart"/>
      <w:r w:rsidR="00FB2D58" w:rsidRPr="007E6007">
        <w:rPr>
          <w:rFonts w:eastAsia="Calibri" w:cs="Times New Roman"/>
          <w:bCs/>
          <w:iCs/>
          <w:lang w:val="en-GB"/>
        </w:rPr>
        <w:t>RG</w:t>
      </w:r>
      <w:proofErr w:type="gramEnd"/>
      <w:r w:rsidR="00FB2D58" w:rsidRPr="007E6007">
        <w:rPr>
          <w:rFonts w:eastAsia="Calibri" w:cs="Times New Roman"/>
          <w:bCs/>
          <w:iCs/>
          <w:lang w:val="en-GB"/>
        </w:rPr>
        <w:t xml:space="preserve"> and CD were responsible </w:t>
      </w:r>
      <w:r w:rsidR="00AD1A66" w:rsidRPr="007E6007">
        <w:rPr>
          <w:rFonts w:eastAsia="Calibri" w:cs="Times New Roman"/>
          <w:bCs/>
          <w:iCs/>
          <w:lang w:val="en-GB"/>
        </w:rPr>
        <w:t xml:space="preserve">for </w:t>
      </w:r>
      <w:r w:rsidR="00FB2D58" w:rsidRPr="007E6007">
        <w:rPr>
          <w:rFonts w:eastAsia="Calibri" w:cs="Times New Roman"/>
          <w:bCs/>
          <w:iCs/>
          <w:lang w:val="en-GB"/>
        </w:rPr>
        <w:t xml:space="preserve">interpreting and applying the </w:t>
      </w:r>
      <w:r w:rsidR="00C23381" w:rsidRPr="007E6007">
        <w:rPr>
          <w:rFonts w:eastAsia="Calibri" w:cs="Times New Roman"/>
          <w:bCs/>
          <w:iCs/>
          <w:lang w:val="en-GB"/>
        </w:rPr>
        <w:t xml:space="preserve">AUTUSI </w:t>
      </w:r>
      <w:r w:rsidR="00FB2D58" w:rsidRPr="007E6007">
        <w:rPr>
          <w:rFonts w:eastAsia="Calibri" w:cs="Times New Roman"/>
          <w:bCs/>
          <w:iCs/>
          <w:lang w:val="en-GB"/>
        </w:rPr>
        <w:t xml:space="preserve">atlas. </w:t>
      </w:r>
      <w:r w:rsidR="00C23381" w:rsidRPr="007E6007">
        <w:rPr>
          <w:rFonts w:eastAsia="Calibri" w:cs="Times New Roman"/>
          <w:bCs/>
          <w:iCs/>
          <w:lang w:val="en-GB"/>
        </w:rPr>
        <w:t>PM, CB, RE, KR and MC</w:t>
      </w:r>
      <w:r w:rsidR="00C23381" w:rsidRPr="007E6007" w:rsidDel="00B2793F">
        <w:rPr>
          <w:rFonts w:eastAsia="Calibri" w:cs="Times New Roman"/>
          <w:bCs/>
          <w:iCs/>
          <w:lang w:val="en-GB"/>
        </w:rPr>
        <w:t xml:space="preserve"> </w:t>
      </w:r>
      <w:r w:rsidR="00C23381" w:rsidRPr="007E6007">
        <w:rPr>
          <w:rFonts w:eastAsia="Calibri" w:cs="Times New Roman"/>
          <w:bCs/>
          <w:iCs/>
          <w:lang w:val="en-GB"/>
        </w:rPr>
        <w:t xml:space="preserve">were responsible </w:t>
      </w:r>
      <w:r w:rsidR="00AD1A66" w:rsidRPr="007E6007">
        <w:rPr>
          <w:rFonts w:eastAsia="Calibri" w:cs="Times New Roman"/>
          <w:bCs/>
          <w:iCs/>
          <w:lang w:val="en-GB"/>
        </w:rPr>
        <w:t xml:space="preserve">for </w:t>
      </w:r>
      <w:r w:rsidRPr="007E6007">
        <w:rPr>
          <w:rFonts w:eastAsia="Calibri" w:cs="Times New Roman"/>
          <w:bCs/>
          <w:iCs/>
          <w:lang w:val="en-GB"/>
        </w:rPr>
        <w:t>analysing data</w:t>
      </w:r>
      <w:r w:rsidR="00C23381" w:rsidRPr="007E6007">
        <w:rPr>
          <w:rFonts w:eastAsia="Calibri" w:cs="Times New Roman"/>
          <w:bCs/>
          <w:iCs/>
          <w:lang w:val="en-GB"/>
        </w:rPr>
        <w:t xml:space="preserve"> and</w:t>
      </w:r>
      <w:r w:rsidRPr="007E6007">
        <w:rPr>
          <w:rFonts w:eastAsia="Calibri" w:cs="Times New Roman"/>
          <w:bCs/>
          <w:iCs/>
          <w:lang w:val="en-GB"/>
        </w:rPr>
        <w:t xml:space="preserve"> interpreting the results. </w:t>
      </w:r>
      <w:bookmarkStart w:id="54" w:name="_Hlk71100459"/>
      <w:bookmarkStart w:id="55" w:name="_Hlk157075182"/>
      <w:r w:rsidR="00C23381" w:rsidRPr="007E6007">
        <w:rPr>
          <w:rFonts w:eastAsia="Calibri" w:cs="Times New Roman"/>
          <w:bCs/>
          <w:iCs/>
          <w:lang w:val="en-GB"/>
        </w:rPr>
        <w:t xml:space="preserve">All authors </w:t>
      </w:r>
      <w:bookmarkEnd w:id="54"/>
      <w:r w:rsidRPr="007E6007">
        <w:rPr>
          <w:rFonts w:eastAsia="Calibri" w:cs="Times New Roman"/>
          <w:bCs/>
          <w:iCs/>
          <w:lang w:val="en-GB"/>
        </w:rPr>
        <w:t xml:space="preserve">were responsible </w:t>
      </w:r>
      <w:bookmarkEnd w:id="55"/>
      <w:r w:rsidRPr="007E6007">
        <w:rPr>
          <w:rFonts w:eastAsia="Calibri" w:cs="Times New Roman"/>
          <w:bCs/>
          <w:iCs/>
          <w:lang w:val="en-GB"/>
        </w:rPr>
        <w:t xml:space="preserve">for the preparation and review of the manuscript prior to submission for publication. </w:t>
      </w:r>
      <w:r w:rsidR="00C23381" w:rsidRPr="007E6007">
        <w:rPr>
          <w:rFonts w:eastAsia="Calibri" w:cs="Times New Roman"/>
          <w:bCs/>
          <w:iCs/>
          <w:lang w:val="en-GB"/>
        </w:rPr>
        <w:t xml:space="preserve">All authors </w:t>
      </w:r>
      <w:r w:rsidRPr="007E6007">
        <w:rPr>
          <w:rFonts w:eastAsia="Calibri" w:cs="Times New Roman"/>
          <w:bCs/>
          <w:iCs/>
          <w:lang w:val="en-GB"/>
        </w:rPr>
        <w:t>read and approved the final manuscript.</w:t>
      </w:r>
      <w:bookmarkEnd w:id="53"/>
    </w:p>
    <w:p w14:paraId="378096D9" w14:textId="77777777" w:rsidR="002F6F2C" w:rsidRPr="007E6007" w:rsidRDefault="002F6F2C" w:rsidP="002F6F2C">
      <w:pPr>
        <w:spacing w:line="480" w:lineRule="auto"/>
      </w:pPr>
    </w:p>
    <w:p w14:paraId="69EF6756" w14:textId="77777777" w:rsidR="002F6F2C" w:rsidRPr="007E6007" w:rsidRDefault="002F6F2C" w:rsidP="002F6F2C">
      <w:pPr>
        <w:spacing w:line="480" w:lineRule="auto"/>
      </w:pPr>
      <w:r w:rsidRPr="007E6007">
        <w:br w:type="page"/>
      </w:r>
    </w:p>
    <w:p w14:paraId="21CE153B" w14:textId="0813B9D6" w:rsidR="002F6F2C" w:rsidRPr="007E6007" w:rsidRDefault="002F6F2C" w:rsidP="002F6F2C">
      <w:pPr>
        <w:keepNext/>
        <w:keepLines/>
        <w:spacing w:before="240" w:after="240" w:line="480" w:lineRule="auto"/>
        <w:jc w:val="both"/>
        <w:outlineLvl w:val="1"/>
        <w:rPr>
          <w:rFonts w:eastAsia="Times New Roman" w:cs="Times New Roman"/>
          <w:b/>
          <w:sz w:val="28"/>
          <w:szCs w:val="26"/>
        </w:rPr>
      </w:pPr>
      <w:r w:rsidRPr="007E6007">
        <w:rPr>
          <w:rFonts w:eastAsia="Times New Roman" w:cs="Times New Roman"/>
          <w:b/>
          <w:sz w:val="28"/>
          <w:szCs w:val="26"/>
        </w:rPr>
        <w:lastRenderedPageBreak/>
        <w:t>References</w:t>
      </w:r>
    </w:p>
    <w:p w14:paraId="3C187F5C" w14:textId="77777777" w:rsidR="00F80DF2" w:rsidRPr="007E6007" w:rsidRDefault="002F6F2C" w:rsidP="00F80DF2">
      <w:pPr>
        <w:pStyle w:val="EndNoteBibliography"/>
      </w:pPr>
      <w:r w:rsidRPr="007E6007">
        <w:fldChar w:fldCharType="begin"/>
      </w:r>
      <w:r w:rsidRPr="007E6007">
        <w:instrText xml:space="preserve"> ADDIN EN.REFLIST </w:instrText>
      </w:r>
      <w:r w:rsidRPr="007E6007">
        <w:fldChar w:fldCharType="separate"/>
      </w:r>
      <w:r w:rsidR="00F80DF2" w:rsidRPr="007E6007">
        <w:t>1.</w:t>
      </w:r>
      <w:r w:rsidR="00F80DF2" w:rsidRPr="007E6007">
        <w:tab/>
        <w:t>Hunter DJ, Schofield D, Callander E. The individual and socioeconomic impact of osteoarthritis. Nat Rev Rheumatol. 2014;10(7):437-41.</w:t>
      </w:r>
    </w:p>
    <w:p w14:paraId="7CA92C29" w14:textId="77777777" w:rsidR="00F80DF2" w:rsidRPr="007E6007" w:rsidRDefault="00F80DF2" w:rsidP="00F80DF2">
      <w:pPr>
        <w:pStyle w:val="EndNoteBibliography"/>
      </w:pPr>
      <w:r w:rsidRPr="007E6007">
        <w:t>2.</w:t>
      </w:r>
      <w:r w:rsidRPr="007E6007">
        <w:tab/>
        <w:t>Samvelyan HJ, Hughes D, Stevens C, Staines KA. Models of osteoarthritis: Relevance and new insights. Calcif Tissue Int. 2021;109(3):243-56.</w:t>
      </w:r>
    </w:p>
    <w:p w14:paraId="63EC4127" w14:textId="77777777" w:rsidR="00F80DF2" w:rsidRPr="007E6007" w:rsidRDefault="00F80DF2" w:rsidP="00F80DF2">
      <w:pPr>
        <w:pStyle w:val="EndNoteBibliography"/>
      </w:pPr>
      <w:r w:rsidRPr="007E6007">
        <w:t>3.</w:t>
      </w:r>
      <w:r w:rsidRPr="007E6007">
        <w:tab/>
        <w:t>Paterson KL, Gates L. Clinical Assessment and Management of Foot and Ankle Osteoarthritis: A Review of Current Evidence and Focus on Pharmacological Treatment. Drugs Aging. 2019;36(3):203-11.</w:t>
      </w:r>
    </w:p>
    <w:p w14:paraId="1206F1B0" w14:textId="77777777" w:rsidR="00F80DF2" w:rsidRPr="007E6007" w:rsidRDefault="00F80DF2" w:rsidP="00F80DF2">
      <w:pPr>
        <w:pStyle w:val="EndNoteBibliography"/>
      </w:pPr>
      <w:r w:rsidRPr="007E6007">
        <w:t>4.</w:t>
      </w:r>
      <w:r w:rsidRPr="007E6007">
        <w:tab/>
        <w:t>Mathiessen A, Fjellstad C, Slatkowsky-Christensen B, Kvien T, Hammer H, Haugen I. The reliability and distribution of foot osteoarthritis assessed by ultrasound and clinical examination in a hand osteoarthritis cohort. Osteoarthritis Cartilage. 2021;29:S353-S4.</w:t>
      </w:r>
    </w:p>
    <w:p w14:paraId="218B4EF2" w14:textId="77777777" w:rsidR="00F80DF2" w:rsidRPr="007E6007" w:rsidRDefault="00F80DF2" w:rsidP="00F80DF2">
      <w:pPr>
        <w:pStyle w:val="EndNoteBibliography"/>
      </w:pPr>
      <w:r w:rsidRPr="007E6007">
        <w:t>5.</w:t>
      </w:r>
      <w:r w:rsidRPr="007E6007">
        <w:tab/>
        <w:t>Roddy E, Thomas MJ, Marshall M, Rathod T, Myers H, Menz HB, et al. The population prevalence of symptomatic radiographic foot osteoarthritis in community-dwelling older adults: cross-sectional findings from the clinical assessment study of the foot. Ann Rheum Dis. 2015;74(1):156-63.</w:t>
      </w:r>
    </w:p>
    <w:p w14:paraId="2365D168" w14:textId="77777777" w:rsidR="00F80DF2" w:rsidRPr="007E6007" w:rsidRDefault="00F80DF2" w:rsidP="00F80DF2">
      <w:pPr>
        <w:pStyle w:val="EndNoteBibliography"/>
      </w:pPr>
      <w:r w:rsidRPr="007E6007">
        <w:t>6.</w:t>
      </w:r>
      <w:r w:rsidRPr="007E6007">
        <w:tab/>
        <w:t>Sellam J, Berenbaum F. The role of synovitis in pathophysiology and clinical symptoms of osteoarthritis. Nat Rev Rheumatol. 2010;6(11):625-35.</w:t>
      </w:r>
    </w:p>
    <w:p w14:paraId="25C9A1DA" w14:textId="77777777" w:rsidR="00F80DF2" w:rsidRPr="007E6007" w:rsidRDefault="00F80DF2" w:rsidP="00F80DF2">
      <w:pPr>
        <w:pStyle w:val="EndNoteBibliography"/>
      </w:pPr>
      <w:r w:rsidRPr="007E6007">
        <w:t>7.</w:t>
      </w:r>
      <w:r w:rsidRPr="007E6007">
        <w:tab/>
        <w:t>Bijlsma JW, Berenbaum F, Lafeber FP. Osteoarthritis: an update with relevance for clinical practice. Lancet (London, England). 2011;377(9783):2115-26.</w:t>
      </w:r>
    </w:p>
    <w:p w14:paraId="623A082C" w14:textId="77777777" w:rsidR="00F80DF2" w:rsidRPr="007E6007" w:rsidRDefault="00F80DF2" w:rsidP="00F80DF2">
      <w:pPr>
        <w:pStyle w:val="EndNoteBibliography"/>
      </w:pPr>
      <w:r w:rsidRPr="007E6007">
        <w:t>8.</w:t>
      </w:r>
      <w:r w:rsidRPr="007E6007">
        <w:tab/>
        <w:t>Lane NE, Brandt K, Hawker G, Peeva E, Schreyer E, Tsuji W, et al. OARSI-FDA initiative: defining the disease state of osteoarthritis. Osteoarthritis Cartilage. 2011;19(5):478-82.</w:t>
      </w:r>
    </w:p>
    <w:p w14:paraId="74D58ED1" w14:textId="77777777" w:rsidR="00F80DF2" w:rsidRPr="007E6007" w:rsidRDefault="00F80DF2" w:rsidP="00F80DF2">
      <w:pPr>
        <w:pStyle w:val="EndNoteBibliography"/>
      </w:pPr>
      <w:r w:rsidRPr="007E6007">
        <w:t>9.</w:t>
      </w:r>
      <w:r w:rsidRPr="007E6007">
        <w:tab/>
        <w:t>Robinson WH, Lepus CM, Wang Q, Raghu H, Mao R, Lindstrom TM, et al. Low-grade inflammation as a key mediator of the pathogenesis of osteoarthritis. Nat Rev Rheumatol. 2016;12(10):580-92.</w:t>
      </w:r>
    </w:p>
    <w:p w14:paraId="1E5B1BF1" w14:textId="77777777" w:rsidR="00F80DF2" w:rsidRPr="007E6007" w:rsidRDefault="00F80DF2" w:rsidP="00F80DF2">
      <w:pPr>
        <w:pStyle w:val="EndNoteBibliography"/>
      </w:pPr>
      <w:r w:rsidRPr="007E6007">
        <w:t>10.</w:t>
      </w:r>
      <w:r w:rsidRPr="007E6007">
        <w:tab/>
        <w:t>Loeser RF, Goldring SR, Scanzello CR, Goldring MB. Osteoarthritis: a disease of the joint as an organ. Arthritis Rheum. 2012;64(6):1697.</w:t>
      </w:r>
    </w:p>
    <w:p w14:paraId="1B92D1BF" w14:textId="77777777" w:rsidR="00F80DF2" w:rsidRPr="007E6007" w:rsidRDefault="00F80DF2" w:rsidP="00F80DF2">
      <w:pPr>
        <w:pStyle w:val="EndNoteBibliography"/>
      </w:pPr>
      <w:r w:rsidRPr="007E6007">
        <w:t>11.</w:t>
      </w:r>
      <w:r w:rsidRPr="007E6007">
        <w:tab/>
        <w:t>Mancarella L, Addimanda O, Pelotti P, Pignotti E, Pulsatelli L, Meliconi R. Ultrasound detected inflammation is associated with the development of new bone erosions in hand osteoarthritis: a longitudinal study over 3.9 years. Osteoarthritis Cartilage. 2015;23(11):1925-32.</w:t>
      </w:r>
    </w:p>
    <w:p w14:paraId="5EF2351E" w14:textId="77777777" w:rsidR="00F80DF2" w:rsidRPr="007E6007" w:rsidRDefault="00F80DF2" w:rsidP="00F80DF2">
      <w:pPr>
        <w:pStyle w:val="EndNoteBibliography"/>
      </w:pPr>
      <w:r w:rsidRPr="007E6007">
        <w:t>12.</w:t>
      </w:r>
      <w:r w:rsidRPr="007E6007">
        <w:tab/>
        <w:t>Kortekaas MC, Kwok WY, Reijnierse M, Kloppenburg M. Inflammatory ultrasound features show independent associations with progression of structural damage after over 2 years of follow-up in patients with hand osteoarthritis. Ann Rheum Dis. 2015;74(9):1720-4.</w:t>
      </w:r>
    </w:p>
    <w:p w14:paraId="09F1ABD3" w14:textId="77777777" w:rsidR="00F80DF2" w:rsidRPr="007E6007" w:rsidRDefault="00F80DF2" w:rsidP="00F80DF2">
      <w:pPr>
        <w:pStyle w:val="EndNoteBibliography"/>
      </w:pPr>
      <w:r w:rsidRPr="007E6007">
        <w:t>13.</w:t>
      </w:r>
      <w:r w:rsidRPr="007E6007">
        <w:tab/>
        <w:t>Hammer HB, Iagnocco A, Mathiessen A, Filippucci E, Gandjbakhch F, Kortekaas MC, et al. Global ultrasound assessment of structural lesions in osteoarthritis: a reliability study by the OMERACT ultrasonography group on scoring cartilage and osteophytes in finger joints. Ann Rheum Dis. 2016;75(2):402-7.</w:t>
      </w:r>
    </w:p>
    <w:p w14:paraId="59E53A78" w14:textId="77777777" w:rsidR="00F80DF2" w:rsidRPr="007E6007" w:rsidRDefault="00F80DF2" w:rsidP="00F80DF2">
      <w:pPr>
        <w:pStyle w:val="EndNoteBibliography"/>
      </w:pPr>
      <w:r w:rsidRPr="007E6007">
        <w:t>14.</w:t>
      </w:r>
      <w:r w:rsidRPr="007E6007">
        <w:tab/>
        <w:t>Berenbaum F. Osteoarthritis as an inflammatory disease (osteoarthritis is not osteoarthrosis!). Osteoarthritis Cartilage. 2013;21(1):16-21.</w:t>
      </w:r>
    </w:p>
    <w:p w14:paraId="20D23274" w14:textId="77777777" w:rsidR="00F80DF2" w:rsidRPr="007E6007" w:rsidRDefault="00F80DF2" w:rsidP="00F80DF2">
      <w:pPr>
        <w:pStyle w:val="EndNoteBibliography"/>
      </w:pPr>
      <w:r w:rsidRPr="007E6007">
        <w:t>15.</w:t>
      </w:r>
      <w:r w:rsidRPr="007E6007">
        <w:tab/>
        <w:t>Menz HB, Munteanu SE, Landorf KB, Zammit GV, Cicuttini FM. Radiographic classification of osteoarthritis in commonly affected joints of the foot. Osteoarthritis Cartilage. 2007;15(11):1333-8.</w:t>
      </w:r>
    </w:p>
    <w:p w14:paraId="755914B0" w14:textId="77777777" w:rsidR="00F80DF2" w:rsidRPr="007E6007" w:rsidRDefault="00F80DF2" w:rsidP="00F80DF2">
      <w:pPr>
        <w:pStyle w:val="EndNoteBibliography"/>
      </w:pPr>
      <w:r w:rsidRPr="007E6007">
        <w:t>16.</w:t>
      </w:r>
      <w:r w:rsidRPr="007E6007">
        <w:tab/>
        <w:t>Menz HB, Roddy E, Marshall M, Thomas MJ, Rathod T, Myers H, et al. Demographic and clinical factors associated with radiographic severity of first metatarsophalangeal joint osteoarthritis: cross-sectional findings from the Clinical Assessment Study of the Foot. Osteoarthritis Cartilage. 2015;23(1):77-82.</w:t>
      </w:r>
    </w:p>
    <w:p w14:paraId="4BF55575" w14:textId="77777777" w:rsidR="00F80DF2" w:rsidRPr="007E6007" w:rsidRDefault="00F80DF2" w:rsidP="00F80DF2">
      <w:pPr>
        <w:pStyle w:val="EndNoteBibliography"/>
      </w:pPr>
      <w:r w:rsidRPr="007E6007">
        <w:t>17.</w:t>
      </w:r>
      <w:r w:rsidRPr="007E6007">
        <w:tab/>
        <w:t>Rathod T, Marshall M, Thomas MJ, Menz HB, Myers HL, Thomas E, et al. Investigations of potential phenotypes of foot osteoarthritis: Cross-sectional analysis from the clinical assessment study of the foot. Arthritis Care Res. 2016;68(2):217-27.</w:t>
      </w:r>
    </w:p>
    <w:p w14:paraId="2840DF6C" w14:textId="77777777" w:rsidR="00F80DF2" w:rsidRPr="007E6007" w:rsidRDefault="00F80DF2" w:rsidP="00F80DF2">
      <w:pPr>
        <w:pStyle w:val="EndNoteBibliography"/>
      </w:pPr>
      <w:r w:rsidRPr="007E6007">
        <w:t>18.</w:t>
      </w:r>
      <w:r w:rsidRPr="007E6007">
        <w:tab/>
        <w:t>Kellgren JH, Lawrence JS. Radiological assessment of osteo-arthrosis. Ann Rheum Dis. 1957;16(4):494-502.</w:t>
      </w:r>
    </w:p>
    <w:p w14:paraId="03C3BE80" w14:textId="77777777" w:rsidR="00F80DF2" w:rsidRPr="007E6007" w:rsidRDefault="00F80DF2" w:rsidP="00F80DF2">
      <w:pPr>
        <w:pStyle w:val="EndNoteBibliography"/>
      </w:pPr>
      <w:r w:rsidRPr="007E6007">
        <w:lastRenderedPageBreak/>
        <w:t>19.</w:t>
      </w:r>
      <w:r w:rsidRPr="007E6007">
        <w:tab/>
        <w:t>Munteanu SE, Auhl M, Tan JM, Landorf KB, Elzarka A, Tan B, et al. Development and reproducibility of a first metatarsophalangeal joint osteoarthritis magnetic resonance imaging scoring system. Arthritis Care Res. 2020;72(9):1205-12.</w:t>
      </w:r>
    </w:p>
    <w:p w14:paraId="36BA93A1" w14:textId="77777777" w:rsidR="00F80DF2" w:rsidRPr="007E6007" w:rsidRDefault="00F80DF2" w:rsidP="00F80DF2">
      <w:pPr>
        <w:pStyle w:val="EndNoteBibliography"/>
      </w:pPr>
      <w:r w:rsidRPr="007E6007">
        <w:t>20.</w:t>
      </w:r>
      <w:r w:rsidRPr="007E6007">
        <w:tab/>
        <w:t>Zabotti A, Filippou G, Canzoni M, Adinolfi A, Picerno V, Carrara G, et al. OMERACT agreement and reliability study of ultrasonographic elementary lesions in osteoarthritis of the foot. RMD Open. 2019;5(1):e000795.</w:t>
      </w:r>
    </w:p>
    <w:p w14:paraId="70443E20" w14:textId="77777777" w:rsidR="00F80DF2" w:rsidRPr="007E6007" w:rsidRDefault="00F80DF2" w:rsidP="00F80DF2">
      <w:pPr>
        <w:pStyle w:val="EndNoteBibliography"/>
      </w:pPr>
      <w:r w:rsidRPr="007E6007">
        <w:t>21.</w:t>
      </w:r>
      <w:r w:rsidRPr="007E6007">
        <w:tab/>
        <w:t>Sharma L, Chmiel JS, Almagor O, Dunlop D, Guermazi A, Bathon JM, et al. Significance of preradiographic magnetic resonance imaging lesions in persons at increased risk of knee osteoarthritis. Arthritis Rheumatol. 2014;66(7):1811-9.</w:t>
      </w:r>
    </w:p>
    <w:p w14:paraId="5CA494D5" w14:textId="77777777" w:rsidR="00F80DF2" w:rsidRPr="007E6007" w:rsidRDefault="00F80DF2" w:rsidP="00F80DF2">
      <w:pPr>
        <w:pStyle w:val="EndNoteBibliography"/>
      </w:pPr>
      <w:r w:rsidRPr="007E6007">
        <w:t>22.</w:t>
      </w:r>
      <w:r w:rsidRPr="007E6007">
        <w:tab/>
        <w:t>Munteanu SE, Auhl M, Tan JM, Landorf KB, Elzarka A, Menz HB. Characterisation of first metatarsophalangeal joint osteoarthritis using magnetic resonance imaging. Clin Rheumatol. 2021;40(12):5067-76.</w:t>
      </w:r>
    </w:p>
    <w:p w14:paraId="7070AC45" w14:textId="77777777" w:rsidR="00F80DF2" w:rsidRPr="007E6007" w:rsidRDefault="00F80DF2" w:rsidP="00F80DF2">
      <w:pPr>
        <w:pStyle w:val="EndNoteBibliography"/>
      </w:pPr>
      <w:r w:rsidRPr="007E6007">
        <w:t>23.</w:t>
      </w:r>
      <w:r w:rsidRPr="007E6007">
        <w:tab/>
        <w:t>Hayashi D, Roemer FW, Guermazi A. Recent advances in research imaging of osteoarthritis with focus on MRI, ultrasound and hybrid imaging. Clin Exp Rheumatol. 2018;36 Suppl 114(5):43-52.</w:t>
      </w:r>
    </w:p>
    <w:p w14:paraId="7289C5F8" w14:textId="77777777" w:rsidR="00F80DF2" w:rsidRPr="007E6007" w:rsidRDefault="00F80DF2" w:rsidP="00F80DF2">
      <w:pPr>
        <w:pStyle w:val="EndNoteBibliography"/>
      </w:pPr>
      <w:r w:rsidRPr="007E6007">
        <w:t>24.</w:t>
      </w:r>
      <w:r w:rsidRPr="007E6007">
        <w:tab/>
        <w:t>Wang X, Oo WM, Linklater JM. What is the role of imaging in the clinical diagnosis of osteoarthritis and disease management? Rheumatology. 2018;57(suppl_4):iv51-iv60.</w:t>
      </w:r>
    </w:p>
    <w:p w14:paraId="03E6B5B3" w14:textId="77777777" w:rsidR="00F80DF2" w:rsidRPr="007E6007" w:rsidRDefault="00F80DF2" w:rsidP="00F80DF2">
      <w:pPr>
        <w:pStyle w:val="EndNoteBibliography"/>
      </w:pPr>
      <w:r w:rsidRPr="007E6007">
        <w:t>25.</w:t>
      </w:r>
      <w:r w:rsidRPr="007E6007">
        <w:tab/>
        <w:t>Oo WM, Linklater JM, Bennell KL, Daniel MS, Pryke D, Wang X, et al. Reliability and convergent construct validity of quantitative ultrasound for synovitis, meniscal extrusion, and osteophyte in knee osteoarthritis with MRI. J Ultrasound Med. 2022;41(6):1559-73.</w:t>
      </w:r>
    </w:p>
    <w:p w14:paraId="571D7087" w14:textId="77777777" w:rsidR="00F80DF2" w:rsidRPr="007E6007" w:rsidRDefault="00F80DF2" w:rsidP="00F80DF2">
      <w:pPr>
        <w:pStyle w:val="EndNoteBibliography"/>
      </w:pPr>
      <w:r w:rsidRPr="007E6007">
        <w:t>26.</w:t>
      </w:r>
      <w:r w:rsidRPr="007E6007">
        <w:tab/>
        <w:t>Wakefield R, Green M, Marzo-Ortega H, Conaghan P, Gibbon W, McGonagle D, et al. Should oligoarthritis be reclassified? Ultrasound reveals a high prevalence of subclinical disease. Ann Rheum Dis. 2004;63(4):382-5.</w:t>
      </w:r>
    </w:p>
    <w:p w14:paraId="0EE3FB27" w14:textId="77777777" w:rsidR="00F80DF2" w:rsidRPr="007E6007" w:rsidRDefault="00F80DF2" w:rsidP="00F80DF2">
      <w:pPr>
        <w:pStyle w:val="EndNoteBibliography"/>
      </w:pPr>
      <w:r w:rsidRPr="007E6007">
        <w:t>27.</w:t>
      </w:r>
      <w:r w:rsidRPr="007E6007">
        <w:tab/>
        <w:t>Delle Sedie A, Riente L, Filippucci E, Scire CA, Iagnocco A, Meenagh G, et al. Ultrasound imaging for the rheumatologist. XXXII. Sonographic assessment of the foot in patients with psoriatic arthritis. Clin Exp Rheumatol. 2011;29(2):217-22.</w:t>
      </w:r>
    </w:p>
    <w:p w14:paraId="2A63C685" w14:textId="77777777" w:rsidR="00F80DF2" w:rsidRPr="007E6007" w:rsidRDefault="00F80DF2" w:rsidP="00F80DF2">
      <w:pPr>
        <w:pStyle w:val="EndNoteBibliography"/>
      </w:pPr>
      <w:r w:rsidRPr="007E6007">
        <w:t>28.</w:t>
      </w:r>
      <w:r w:rsidRPr="007E6007">
        <w:tab/>
        <w:t>Sakellariou G, Conaghan PG, Zhang W, Bijlsma JWJ, Boyesen P, D'Agostino MA, et al. EULAR recommendations for the use of imaging in the clinical management of peripheral joint osteoarthritis. Ann Rheum Dis. 2017;76(9):1484-94.</w:t>
      </w:r>
    </w:p>
    <w:p w14:paraId="0CB5B897" w14:textId="77777777" w:rsidR="00F80DF2" w:rsidRPr="007E6007" w:rsidRDefault="00F80DF2" w:rsidP="00F80DF2">
      <w:pPr>
        <w:pStyle w:val="EndNoteBibliography"/>
      </w:pPr>
      <w:r w:rsidRPr="007E6007">
        <w:t>29.</w:t>
      </w:r>
      <w:r w:rsidRPr="007E6007">
        <w:tab/>
        <w:t>Molyneux P, Bowen C, Ellis R, Rome K, Fitzgerald K, Clark P, et al. Reliability of an ultrasound imaging acquisition procedure for examining osteoarthritis in the first metatarsophalangeal joint. Research Square [Preprint]. 2023(Sep 26).</w:t>
      </w:r>
    </w:p>
    <w:p w14:paraId="104A1104" w14:textId="77777777" w:rsidR="00F80DF2" w:rsidRPr="007E6007" w:rsidRDefault="00F80DF2" w:rsidP="00F80DF2">
      <w:pPr>
        <w:pStyle w:val="EndNoteBibliography"/>
      </w:pPr>
      <w:r w:rsidRPr="007E6007">
        <w:t>30.</w:t>
      </w:r>
      <w:r w:rsidRPr="007E6007">
        <w:tab/>
        <w:t>Podlipská J, Guermazi A, Lehenkari P, Niinimäki J, Roemer FW, Arokoski JP, et al. Comparison of diagnostic performance of semi-quantitative knee ultrasound and knee radiography with MRI: Oulu knee osteoarthritis study. Sci Rep. 2016;6:22365.</w:t>
      </w:r>
    </w:p>
    <w:p w14:paraId="115781BF" w14:textId="77777777" w:rsidR="00F80DF2" w:rsidRPr="007E6007" w:rsidRDefault="00F80DF2" w:rsidP="00F80DF2">
      <w:pPr>
        <w:pStyle w:val="EndNoteBibliography"/>
      </w:pPr>
      <w:r w:rsidRPr="007E6007">
        <w:t>31.</w:t>
      </w:r>
      <w:r w:rsidRPr="007E6007">
        <w:tab/>
        <w:t>Hunter DJ. Osteoarthritis. Best Pract Res Clin Rheumatol. 2011;25(6):801-14.</w:t>
      </w:r>
    </w:p>
    <w:p w14:paraId="10B5B8EB" w14:textId="77777777" w:rsidR="00F80DF2" w:rsidRPr="007E6007" w:rsidRDefault="00F80DF2" w:rsidP="00F80DF2">
      <w:pPr>
        <w:pStyle w:val="EndNoteBibliography"/>
      </w:pPr>
      <w:r w:rsidRPr="007E6007">
        <w:t>32.</w:t>
      </w:r>
      <w:r w:rsidRPr="007E6007">
        <w:tab/>
        <w:t>Molyneux P, Bowen C, Ellis R, Rome K, Frecklington M, Carroll M. Evaluation of osteoarthritic features in peripheral joints by ultrasound imaging: A systematic review. Osteoarthr Cartil Open. 2021;3(3):100194.</w:t>
      </w:r>
    </w:p>
    <w:p w14:paraId="4BFB01C7" w14:textId="77777777" w:rsidR="00F80DF2" w:rsidRPr="007E6007" w:rsidRDefault="00F80DF2" w:rsidP="00F80DF2">
      <w:pPr>
        <w:pStyle w:val="EndNoteBibliography"/>
      </w:pPr>
      <w:r w:rsidRPr="007E6007">
        <w:t>33.</w:t>
      </w:r>
      <w:r w:rsidRPr="007E6007">
        <w:tab/>
        <w:t>Molyneux P, Bowen C, Ellis R, Rome K, Jackson A, Carroll M. Ultrasound imaging acquisition procedures for evaluating the first metatarsophalangeal Joint: A scoping review. Ultrasound Med Biol. 2022;48(3):397-405.</w:t>
      </w:r>
    </w:p>
    <w:p w14:paraId="28339743" w14:textId="77777777" w:rsidR="00F80DF2" w:rsidRPr="007E6007" w:rsidRDefault="00F80DF2" w:rsidP="00F80DF2">
      <w:pPr>
        <w:pStyle w:val="EndNoteBibliography"/>
      </w:pPr>
      <w:r w:rsidRPr="007E6007">
        <w:t>34.</w:t>
      </w:r>
      <w:r w:rsidRPr="007E6007">
        <w:tab/>
        <w:t>Molyneux P, Bowen C, Ellis R, Rome K, Carroll M. International multispecialty consensus on how to image, define, and grade ultrasound imaging features of first metatarsophalangeal joint osteoarthritis, a Delphi consensus study. Osteoarthr Cartil Open. 2023;5(1):100336.</w:t>
      </w:r>
    </w:p>
    <w:p w14:paraId="24F49F05" w14:textId="77777777" w:rsidR="00F80DF2" w:rsidRPr="007E6007" w:rsidRDefault="00F80DF2" w:rsidP="00F80DF2">
      <w:pPr>
        <w:pStyle w:val="EndNoteBibliography"/>
      </w:pPr>
      <w:r w:rsidRPr="007E6007">
        <w:t>35.</w:t>
      </w:r>
      <w:r w:rsidRPr="007E6007">
        <w:tab/>
        <w:t>Landis JR, Koch GG. The measurement of observer agreement for categorical data. Biometrics. 1977;33(1):159-74.</w:t>
      </w:r>
    </w:p>
    <w:p w14:paraId="146514E1" w14:textId="77777777" w:rsidR="00F80DF2" w:rsidRPr="007E6007" w:rsidRDefault="00F80DF2" w:rsidP="00F80DF2">
      <w:pPr>
        <w:pStyle w:val="EndNoteBibliography"/>
      </w:pPr>
      <w:r w:rsidRPr="007E6007">
        <w:t>36.</w:t>
      </w:r>
      <w:r w:rsidRPr="007E6007">
        <w:tab/>
        <w:t>Wongpakaran N, Wongpakaran T. Wedding Det al.(2013) A comparison of Cohen’s kappa and Gwet’s AC1 when calculating inter-rater reliability coefficients: a study conducted with personality disorder samples. BMC Med Res Methodol.13:61.</w:t>
      </w:r>
    </w:p>
    <w:p w14:paraId="14437D8F" w14:textId="77777777" w:rsidR="00F80DF2" w:rsidRPr="007E6007" w:rsidRDefault="00F80DF2" w:rsidP="00F80DF2">
      <w:pPr>
        <w:pStyle w:val="EndNoteBibliography"/>
      </w:pPr>
      <w:r w:rsidRPr="007E6007">
        <w:t>37.</w:t>
      </w:r>
      <w:r w:rsidRPr="007E6007">
        <w:tab/>
        <w:t>Steen Pettersen P, Neogi T, Magnusson K, Hammer HB, Uhlig T, Kvien TK, et al. Associations between radiographic and ultrasound-detected features in hand osteoarthritis and local pressure pain thresholds. Arthritis Rheumatol. 2020;72(6):966-71.</w:t>
      </w:r>
    </w:p>
    <w:p w14:paraId="58109BCE" w14:textId="77777777" w:rsidR="00F80DF2" w:rsidRPr="007E6007" w:rsidRDefault="00F80DF2" w:rsidP="00F80DF2">
      <w:pPr>
        <w:pStyle w:val="EndNoteBibliography"/>
      </w:pPr>
      <w:r w:rsidRPr="007E6007">
        <w:lastRenderedPageBreak/>
        <w:t>38.</w:t>
      </w:r>
      <w:r w:rsidRPr="007E6007">
        <w:tab/>
        <w:t>Besselink NJ, Jacobs JWG, Westgeest AAA, van der Meijde P, Welsing PMJ, Marijnissen ACA, et al. Can optical spectral transmission assess ultrasound-detected synovitis in hand osteoarthritis? PLoS One. 2019;14(2):e0209761.</w:t>
      </w:r>
    </w:p>
    <w:p w14:paraId="31D5E764" w14:textId="77777777" w:rsidR="00F80DF2" w:rsidRPr="007E6007" w:rsidRDefault="00F80DF2" w:rsidP="00F80DF2">
      <w:pPr>
        <w:pStyle w:val="EndNoteBibliography"/>
      </w:pPr>
      <w:r w:rsidRPr="007E6007">
        <w:t>39.</w:t>
      </w:r>
      <w:r w:rsidRPr="007E6007">
        <w:tab/>
        <w:t>D'Agostino MA, Terslev L, Aegerter P, Backhaus M, Balint P, Bruyn GA, et al. Scoring ultrasound synovitis in rheumatoid arthritis: a EULAR-OMERACT ultrasound taskforce-Part 1: definition and development of a standardised, consensus-based scoring system. RMD Open. 2017;3(1):e000428.</w:t>
      </w:r>
    </w:p>
    <w:p w14:paraId="0AA08719" w14:textId="77777777" w:rsidR="00F80DF2" w:rsidRPr="007E6007" w:rsidRDefault="00F80DF2" w:rsidP="00F80DF2">
      <w:pPr>
        <w:pStyle w:val="EndNoteBibliography"/>
      </w:pPr>
      <w:r w:rsidRPr="007E6007">
        <w:t>40.</w:t>
      </w:r>
      <w:r w:rsidRPr="007E6007">
        <w:tab/>
        <w:t>Mathiessen A, Hammer HB, Terslev L, Kortekaas MC, D’Agostino MA, Haugen IK, et al. Ultrasonography of inflammatory and structural lesions in hand osteoarthritis: An OMERACT agreement and reliability study. Arthritis Care Res. 2021;74(12):2005-12.</w:t>
      </w:r>
    </w:p>
    <w:p w14:paraId="06B98B39" w14:textId="77777777" w:rsidR="00F80DF2" w:rsidRPr="007E6007" w:rsidRDefault="00F80DF2" w:rsidP="00F80DF2">
      <w:pPr>
        <w:pStyle w:val="EndNoteBibliography"/>
      </w:pPr>
      <w:r w:rsidRPr="007E6007">
        <w:t>41.</w:t>
      </w:r>
      <w:r w:rsidRPr="007E6007">
        <w:tab/>
        <w:t>Karim Z, Wakefield RJ, Quinn M, Conaghan PG, Brown AK, Veale DJ, et al. Validation and reproducibility of ultrasonography in the detection of synovitis in the knee: a comparison with arthroscopy and clinical examination. Arthritis Rheum. 2004;50(2):387-94.</w:t>
      </w:r>
    </w:p>
    <w:p w14:paraId="160F7CF1" w14:textId="77777777" w:rsidR="00F80DF2" w:rsidRPr="007E6007" w:rsidRDefault="00F80DF2" w:rsidP="00F80DF2">
      <w:pPr>
        <w:pStyle w:val="EndNoteBibliography"/>
      </w:pPr>
      <w:r w:rsidRPr="007E6007">
        <w:t>42.</w:t>
      </w:r>
      <w:r w:rsidRPr="007E6007">
        <w:tab/>
        <w:t>Naredo E, Möller I, Moragues C, De Agustín JJ, Scheel AK, Grassi W, et al. Interobserver reliability in musculoskeletal ultrasonography: results from a “teach the teachers” rheumatologist course. Ann Rheum Dis. 2006;65(1):14-9.</w:t>
      </w:r>
    </w:p>
    <w:p w14:paraId="6A35DD2E" w14:textId="77777777" w:rsidR="00F80DF2" w:rsidRPr="007E6007" w:rsidRDefault="00F80DF2" w:rsidP="00F80DF2">
      <w:pPr>
        <w:pStyle w:val="EndNoteBibliography"/>
      </w:pPr>
      <w:r w:rsidRPr="007E6007">
        <w:t>43.</w:t>
      </w:r>
      <w:r w:rsidRPr="007E6007">
        <w:tab/>
        <w:t>Moller I, Janta I, Backhaus M, Ohrndorf S, Bong DA, Martinoli C, et al. The 2017 EULAR standardised procedures for ultrasound imaging in rheumatology. Ann Rheum Dis. 2017;76(12):1974-9.</w:t>
      </w:r>
    </w:p>
    <w:p w14:paraId="0B3CC045" w14:textId="77777777" w:rsidR="00F80DF2" w:rsidRPr="007E6007" w:rsidRDefault="00F80DF2" w:rsidP="00F80DF2">
      <w:pPr>
        <w:pStyle w:val="EndNoteBibliography"/>
      </w:pPr>
      <w:r w:rsidRPr="007E6007">
        <w:t>44.</w:t>
      </w:r>
      <w:r w:rsidRPr="007E6007">
        <w:tab/>
        <w:t>Messina C, Bignotti B, Tagliafico A, Orlandi D, Corazza A, Sardanelli F, et al. A critical appraisal of the quality of adult musculoskeletal ultrasound guidelines using the AGREE II tool: an EuroAIM initiative. Insights Imaging. 2017;8(5):491-7.</w:t>
      </w:r>
    </w:p>
    <w:p w14:paraId="34970481" w14:textId="77777777" w:rsidR="00F80DF2" w:rsidRPr="007E6007" w:rsidRDefault="00F80DF2" w:rsidP="00F80DF2">
      <w:pPr>
        <w:pStyle w:val="EndNoteBibliography"/>
      </w:pPr>
      <w:r w:rsidRPr="007E6007">
        <w:t>45.</w:t>
      </w:r>
      <w:r w:rsidRPr="007E6007">
        <w:tab/>
        <w:t>Flowers P, Nelson AE, Hannan MT, Hillstrom HJ, Renner JB, Jordan JM, et al. Foot osteoarthritis frequency and associated factors in a community</w:t>
      </w:r>
      <w:r w:rsidRPr="007E6007">
        <w:rPr>
          <w:rFonts w:ascii="Cambria Math" w:hAnsi="Cambria Math" w:cs="Cambria Math"/>
        </w:rPr>
        <w:t>‐</w:t>
      </w:r>
      <w:r w:rsidRPr="007E6007">
        <w:t>based cross</w:t>
      </w:r>
      <w:r w:rsidRPr="007E6007">
        <w:rPr>
          <w:rFonts w:ascii="Cambria Math" w:hAnsi="Cambria Math" w:cs="Cambria Math"/>
        </w:rPr>
        <w:t>‐</w:t>
      </w:r>
      <w:r w:rsidRPr="007E6007">
        <w:t>sectional study of White and African American adults. Arthritis Care Res. 2021;73(12):1784-8.</w:t>
      </w:r>
    </w:p>
    <w:p w14:paraId="47EDBAA8" w14:textId="46411E4A" w:rsidR="00F80DF2" w:rsidRPr="007E6007" w:rsidRDefault="00F80DF2" w:rsidP="00F80DF2">
      <w:pPr>
        <w:pStyle w:val="EndNoteBibliography"/>
      </w:pPr>
      <w:r w:rsidRPr="007E6007">
        <w:t>46.</w:t>
      </w:r>
      <w:r w:rsidRPr="007E6007">
        <w:tab/>
        <w:t xml:space="preserve">Van der Merwe L, Duke C, Ung Y, Williams K. The ecnomic cost of arthritis in New Zealand in 2018 New Zealand: Delottes; 2018 [Available from: </w:t>
      </w:r>
      <w:hyperlink r:id="rId14" w:history="1">
        <w:r w:rsidRPr="007E6007">
          <w:rPr>
            <w:rStyle w:val="Hyperlink"/>
            <w:color w:val="auto"/>
          </w:rPr>
          <w:t>https://www.arthritis.org.nz/wp-content/uploads/2018/09/Economic-cost-of-Arthritis-in-New-Zealand-2018.pdf</w:t>
        </w:r>
      </w:hyperlink>
      <w:r w:rsidRPr="007E6007">
        <w:t>.</w:t>
      </w:r>
    </w:p>
    <w:p w14:paraId="136D0A7D" w14:textId="01F8FC25" w:rsidR="00523F28" w:rsidRPr="007E6007" w:rsidRDefault="002F6F2C" w:rsidP="002F6F2C">
      <w:pPr>
        <w:spacing w:line="480" w:lineRule="auto"/>
      </w:pPr>
      <w:r w:rsidRPr="007E6007">
        <w:fldChar w:fldCharType="end"/>
      </w:r>
    </w:p>
    <w:p w14:paraId="62E8C0CF" w14:textId="77777777" w:rsidR="006666C7" w:rsidRPr="007E6007" w:rsidRDefault="006666C7" w:rsidP="002F6F2C">
      <w:pPr>
        <w:spacing w:line="480" w:lineRule="auto"/>
      </w:pPr>
    </w:p>
    <w:p w14:paraId="50FD98F8" w14:textId="77777777" w:rsidR="006B0B56" w:rsidRPr="007E6007" w:rsidRDefault="006B0B56">
      <w:pPr>
        <w:rPr>
          <w:b/>
          <w:bCs/>
        </w:rPr>
      </w:pPr>
      <w:r w:rsidRPr="007E6007">
        <w:rPr>
          <w:b/>
          <w:bCs/>
        </w:rPr>
        <w:br w:type="page"/>
      </w:r>
    </w:p>
    <w:p w14:paraId="378AC4EA" w14:textId="34378532" w:rsidR="006666C7" w:rsidRPr="007E6007" w:rsidRDefault="006666C7" w:rsidP="006666C7">
      <w:pPr>
        <w:spacing w:line="480" w:lineRule="auto"/>
        <w:rPr>
          <w:b/>
          <w:bCs/>
        </w:rPr>
      </w:pPr>
      <w:r w:rsidRPr="007E6007">
        <w:rPr>
          <w:b/>
          <w:bCs/>
        </w:rPr>
        <w:lastRenderedPageBreak/>
        <w:t>Figure legend</w:t>
      </w:r>
    </w:p>
    <w:p w14:paraId="61B10FA2" w14:textId="58BA7B4F" w:rsidR="006666C7" w:rsidRPr="007E6007" w:rsidRDefault="006666C7" w:rsidP="006666C7">
      <w:pPr>
        <w:spacing w:line="480" w:lineRule="auto"/>
        <w:rPr>
          <w:b/>
          <w:bCs/>
        </w:rPr>
      </w:pPr>
      <w:r w:rsidRPr="007E6007">
        <w:rPr>
          <w:b/>
          <w:bCs/>
        </w:rPr>
        <w:t>Figure 1: Atlas development participant journey</w:t>
      </w:r>
    </w:p>
    <w:p w14:paraId="2AC2AB75" w14:textId="7523829B" w:rsidR="006666C7" w:rsidRPr="007E6007" w:rsidRDefault="006666C7" w:rsidP="006666C7">
      <w:pPr>
        <w:spacing w:line="480" w:lineRule="auto"/>
      </w:pPr>
      <w:r w:rsidRPr="007E6007">
        <w:t xml:space="preserve">OA, Osteoarthritis; US, Ultrasound  </w:t>
      </w:r>
    </w:p>
    <w:p w14:paraId="0F9569D0" w14:textId="120CC88C" w:rsidR="00966E0B" w:rsidRPr="007E6007" w:rsidRDefault="00966E0B" w:rsidP="006666C7">
      <w:pPr>
        <w:spacing w:line="480" w:lineRule="auto"/>
        <w:rPr>
          <w:b/>
          <w:bCs/>
        </w:rPr>
      </w:pPr>
      <w:r w:rsidRPr="007E6007">
        <w:rPr>
          <w:b/>
          <w:bCs/>
        </w:rPr>
        <w:t xml:space="preserve">Figure 2: Image assessment and categorisation process used to develop the AUTUSI </w:t>
      </w:r>
      <w:proofErr w:type="gramStart"/>
      <w:r w:rsidRPr="007E6007">
        <w:rPr>
          <w:b/>
          <w:bCs/>
        </w:rPr>
        <w:t>atlas</w:t>
      </w:r>
      <w:proofErr w:type="gramEnd"/>
    </w:p>
    <w:p w14:paraId="1B36DA77" w14:textId="5B302C1A" w:rsidR="00966E0B" w:rsidRPr="007E6007" w:rsidRDefault="00966E0B" w:rsidP="006666C7">
      <w:pPr>
        <w:spacing w:line="480" w:lineRule="auto"/>
      </w:pPr>
      <w:r w:rsidRPr="007E6007">
        <w:t xml:space="preserve">US, Ultrasound </w:t>
      </w:r>
    </w:p>
    <w:p w14:paraId="2A598DE6" w14:textId="58DE51BF" w:rsidR="006666C7" w:rsidRPr="007E6007" w:rsidRDefault="006666C7" w:rsidP="006666C7">
      <w:pPr>
        <w:spacing w:line="480" w:lineRule="auto"/>
        <w:rPr>
          <w:b/>
          <w:bCs/>
        </w:rPr>
      </w:pPr>
      <w:r w:rsidRPr="007E6007">
        <w:rPr>
          <w:b/>
          <w:bCs/>
        </w:rPr>
        <w:t xml:space="preserve">Figure </w:t>
      </w:r>
      <w:r w:rsidR="00966E0B" w:rsidRPr="007E6007">
        <w:rPr>
          <w:b/>
          <w:bCs/>
        </w:rPr>
        <w:t>3</w:t>
      </w:r>
      <w:r w:rsidRPr="007E6007">
        <w:rPr>
          <w:b/>
          <w:bCs/>
        </w:rPr>
        <w:t>:</w:t>
      </w:r>
      <w:r w:rsidRPr="007E6007">
        <w:t xml:space="preserve"> </w:t>
      </w:r>
      <w:r w:rsidRPr="007E6007">
        <w:rPr>
          <w:b/>
          <w:bCs/>
        </w:rPr>
        <w:t>Atlas images for synovitis of the first MTPJ</w:t>
      </w:r>
    </w:p>
    <w:p w14:paraId="652A160F" w14:textId="5ABAEBDB" w:rsidR="006666C7" w:rsidRPr="007E6007" w:rsidRDefault="006666C7" w:rsidP="006666C7">
      <w:pPr>
        <w:spacing w:line="480" w:lineRule="auto"/>
      </w:pPr>
      <w:r w:rsidRPr="007E6007">
        <w:rPr>
          <w:rFonts w:eastAsia="Calibri" w:cs="Arial"/>
          <w:kern w:val="0"/>
          <w14:ligatures w14:val="none"/>
        </w:rPr>
        <w:t>1</w:t>
      </w:r>
      <w:r w:rsidRPr="007E6007">
        <w:rPr>
          <w:rFonts w:eastAsia="Calibri" w:cs="Arial"/>
          <w:kern w:val="0"/>
          <w:vertAlign w:val="superscript"/>
          <w14:ligatures w14:val="none"/>
        </w:rPr>
        <w:t>st</w:t>
      </w:r>
      <w:r w:rsidRPr="007E6007">
        <w:rPr>
          <w:rFonts w:eastAsia="Calibri" w:cs="Arial"/>
          <w:kern w:val="0"/>
          <w14:ligatures w14:val="none"/>
        </w:rPr>
        <w:t xml:space="preserve"> Met, First metatarsal; 1</w:t>
      </w:r>
      <w:r w:rsidRPr="007E6007">
        <w:rPr>
          <w:rFonts w:eastAsia="Calibri" w:cs="Arial"/>
          <w:kern w:val="0"/>
          <w:vertAlign w:val="superscript"/>
          <w14:ligatures w14:val="none"/>
        </w:rPr>
        <w:t>st</w:t>
      </w:r>
      <w:r w:rsidRPr="007E6007">
        <w:rPr>
          <w:rFonts w:eastAsia="Calibri" w:cs="Arial"/>
          <w:kern w:val="0"/>
          <w14:ligatures w14:val="none"/>
        </w:rPr>
        <w:t xml:space="preserve"> PP, </w:t>
      </w:r>
      <w:proofErr w:type="gramStart"/>
      <w:r w:rsidRPr="007E6007">
        <w:rPr>
          <w:rFonts w:eastAsia="Calibri" w:cs="Arial"/>
          <w:kern w:val="0"/>
          <w14:ligatures w14:val="none"/>
        </w:rPr>
        <w:t>First</w:t>
      </w:r>
      <w:proofErr w:type="gramEnd"/>
      <w:r w:rsidRPr="007E6007">
        <w:rPr>
          <w:rFonts w:eastAsia="Calibri" w:cs="Arial"/>
          <w:kern w:val="0"/>
          <w14:ligatures w14:val="none"/>
        </w:rPr>
        <w:t xml:space="preserve"> proximal phalanx; 1</w:t>
      </w:r>
      <w:r w:rsidRPr="007E6007">
        <w:rPr>
          <w:rFonts w:eastAsia="Calibri" w:cs="Arial"/>
          <w:kern w:val="0"/>
          <w:vertAlign w:val="superscript"/>
          <w14:ligatures w14:val="none"/>
        </w:rPr>
        <w:t>st</w:t>
      </w:r>
      <w:r w:rsidRPr="007E6007">
        <w:rPr>
          <w:rFonts w:eastAsia="Calibri" w:cs="Arial"/>
          <w:kern w:val="0"/>
          <w14:ligatures w14:val="none"/>
        </w:rPr>
        <w:t xml:space="preserve"> MTPJ, First</w:t>
      </w:r>
      <w:r w:rsidRPr="007E6007">
        <w:t xml:space="preserve"> </w:t>
      </w:r>
      <w:r w:rsidRPr="007E6007">
        <w:rPr>
          <w:rFonts w:eastAsia="Calibri" w:cs="Arial"/>
          <w:kern w:val="0"/>
          <w14:ligatures w14:val="none"/>
        </w:rPr>
        <w:t xml:space="preserve">metatarsophalangeal joint; EHL, Extensor hallucis longus. </w:t>
      </w:r>
    </w:p>
    <w:sectPr w:rsidR="006666C7" w:rsidRPr="007E6007" w:rsidSect="00295806">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E932E7" w14:textId="77777777" w:rsidR="00212133" w:rsidRDefault="00212133" w:rsidP="00210035">
      <w:pPr>
        <w:spacing w:after="0" w:line="240" w:lineRule="auto"/>
      </w:pPr>
      <w:r>
        <w:separator/>
      </w:r>
    </w:p>
  </w:endnote>
  <w:endnote w:type="continuationSeparator" w:id="0">
    <w:p w14:paraId="74EDD255" w14:textId="77777777" w:rsidR="00212133" w:rsidRDefault="00212133" w:rsidP="00210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aisonNeu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5143881"/>
      <w:docPartObj>
        <w:docPartGallery w:val="Page Numbers (Bottom of Page)"/>
        <w:docPartUnique/>
      </w:docPartObj>
    </w:sdtPr>
    <w:sdtEndPr>
      <w:rPr>
        <w:noProof/>
      </w:rPr>
    </w:sdtEndPr>
    <w:sdtContent>
      <w:p w14:paraId="0C022A89" w14:textId="34B79679" w:rsidR="00210035" w:rsidRDefault="002100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06E3BD" w14:textId="77777777" w:rsidR="00210035" w:rsidRDefault="002100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62C885" w14:textId="77777777" w:rsidR="00212133" w:rsidRDefault="00212133" w:rsidP="00210035">
      <w:pPr>
        <w:spacing w:after="0" w:line="240" w:lineRule="auto"/>
      </w:pPr>
      <w:r>
        <w:separator/>
      </w:r>
    </w:p>
  </w:footnote>
  <w:footnote w:type="continuationSeparator" w:id="0">
    <w:p w14:paraId="4D04A7A1" w14:textId="77777777" w:rsidR="00212133" w:rsidRDefault="00212133" w:rsidP="002100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C42D6"/>
    <w:multiLevelType w:val="hybridMultilevel"/>
    <w:tmpl w:val="A552C8E0"/>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2428F4"/>
    <w:multiLevelType w:val="hybridMultilevel"/>
    <w:tmpl w:val="C69E2AD4"/>
    <w:lvl w:ilvl="0" w:tplc="5E72A7C8">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80067CD"/>
    <w:multiLevelType w:val="multilevel"/>
    <w:tmpl w:val="C8AC01AC"/>
    <w:lvl w:ilvl="0">
      <w:start w:val="1"/>
      <w:numFmt w:val="decimal"/>
      <w:lvlText w:val="%1."/>
      <w:lvlJc w:val="left"/>
      <w:pPr>
        <w:ind w:left="720" w:hanging="360"/>
      </w:pPr>
    </w:lvl>
    <w:lvl w:ilvl="1">
      <w:start w:val="8"/>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3825AB"/>
    <w:multiLevelType w:val="hybridMultilevel"/>
    <w:tmpl w:val="741CC6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B7D7922"/>
    <w:multiLevelType w:val="hybridMultilevel"/>
    <w:tmpl w:val="E0FE1B2A"/>
    <w:lvl w:ilvl="0" w:tplc="E7C2BF90">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4A9E462F"/>
    <w:multiLevelType w:val="hybridMultilevel"/>
    <w:tmpl w:val="6D9EBE84"/>
    <w:lvl w:ilvl="0" w:tplc="FFFFFFFF">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584C2B26"/>
    <w:multiLevelType w:val="hybridMultilevel"/>
    <w:tmpl w:val="19B46F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677D7795"/>
    <w:multiLevelType w:val="hybridMultilevel"/>
    <w:tmpl w:val="C3540960"/>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79DF3A22"/>
    <w:multiLevelType w:val="hybridMultilevel"/>
    <w:tmpl w:val="BDF60B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339087006">
    <w:abstractNumId w:val="6"/>
  </w:num>
  <w:num w:numId="2" w16cid:durableId="78717295">
    <w:abstractNumId w:val="3"/>
  </w:num>
  <w:num w:numId="3" w16cid:durableId="1632662905">
    <w:abstractNumId w:val="1"/>
  </w:num>
  <w:num w:numId="4" w16cid:durableId="1019047470">
    <w:abstractNumId w:val="0"/>
  </w:num>
  <w:num w:numId="5" w16cid:durableId="2127848209">
    <w:abstractNumId w:val="5"/>
  </w:num>
  <w:num w:numId="6" w16cid:durableId="862062040">
    <w:abstractNumId w:val="7"/>
  </w:num>
  <w:num w:numId="7" w16cid:durableId="1018772059">
    <w:abstractNumId w:val="4"/>
  </w:num>
  <w:num w:numId="8" w16cid:durableId="1088235763">
    <w:abstractNumId w:val="2"/>
  </w:num>
  <w:num w:numId="9" w16cid:durableId="9941903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ection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afaedrs0dtw6esr5wv0ewo5rsew5evfrd0&quot;&gt;My EndNote Library_Prue&amp;apos;s Thesis&lt;record-ids&gt;&lt;item&gt;4&lt;/item&gt;&lt;item&gt;9&lt;/item&gt;&lt;item&gt;13&lt;/item&gt;&lt;item&gt;15&lt;/item&gt;&lt;item&gt;32&lt;/item&gt;&lt;item&gt;51&lt;/item&gt;&lt;item&gt;52&lt;/item&gt;&lt;item&gt;55&lt;/item&gt;&lt;item&gt;58&lt;/item&gt;&lt;item&gt;60&lt;/item&gt;&lt;item&gt;61&lt;/item&gt;&lt;item&gt;78&lt;/item&gt;&lt;item&gt;85&lt;/item&gt;&lt;item&gt;118&lt;/item&gt;&lt;item&gt;139&lt;/item&gt;&lt;item&gt;146&lt;/item&gt;&lt;item&gt;192&lt;/item&gt;&lt;item&gt;195&lt;/item&gt;&lt;item&gt;196&lt;/item&gt;&lt;item&gt;206&lt;/item&gt;&lt;item&gt;281&lt;/item&gt;&lt;item&gt;345&lt;/item&gt;&lt;item&gt;359&lt;/item&gt;&lt;item&gt;365&lt;/item&gt;&lt;item&gt;366&lt;/item&gt;&lt;item&gt;407&lt;/item&gt;&lt;item&gt;450&lt;/item&gt;&lt;item&gt;498&lt;/item&gt;&lt;item&gt;513&lt;/item&gt;&lt;item&gt;514&lt;/item&gt;&lt;item&gt;558&lt;/item&gt;&lt;item&gt;567&lt;/item&gt;&lt;item&gt;576&lt;/item&gt;&lt;item&gt;584&lt;/item&gt;&lt;item&gt;685&lt;/item&gt;&lt;item&gt;706&lt;/item&gt;&lt;item&gt;768&lt;/item&gt;&lt;item&gt;775&lt;/item&gt;&lt;item&gt;842&lt;/item&gt;&lt;item&gt;866&lt;/item&gt;&lt;item&gt;867&lt;/item&gt;&lt;item&gt;874&lt;/item&gt;&lt;item&gt;876&lt;/item&gt;&lt;item&gt;891&lt;/item&gt;&lt;item&gt;892&lt;/item&gt;&lt;item&gt;899&lt;/item&gt;&lt;item&gt;1048&lt;/item&gt;&lt;/record-ids&gt;&lt;/item&gt;&lt;/Libraries&gt;"/>
  </w:docVars>
  <w:rsids>
    <w:rsidRoot w:val="00523F28"/>
    <w:rsid w:val="00026AA1"/>
    <w:rsid w:val="000917F9"/>
    <w:rsid w:val="000B1CDF"/>
    <w:rsid w:val="000B4065"/>
    <w:rsid w:val="000E247B"/>
    <w:rsid w:val="000F2E45"/>
    <w:rsid w:val="00117118"/>
    <w:rsid w:val="001248A9"/>
    <w:rsid w:val="00124BF3"/>
    <w:rsid w:val="00130898"/>
    <w:rsid w:val="00167C29"/>
    <w:rsid w:val="0018265C"/>
    <w:rsid w:val="001845ED"/>
    <w:rsid w:val="001A32D5"/>
    <w:rsid w:val="001B4B84"/>
    <w:rsid w:val="001D5848"/>
    <w:rsid w:val="001E6A0E"/>
    <w:rsid w:val="001F1ADA"/>
    <w:rsid w:val="001F4B84"/>
    <w:rsid w:val="00210035"/>
    <w:rsid w:val="00212133"/>
    <w:rsid w:val="00221560"/>
    <w:rsid w:val="002335C4"/>
    <w:rsid w:val="00250455"/>
    <w:rsid w:val="00261C57"/>
    <w:rsid w:val="00295806"/>
    <w:rsid w:val="002970A2"/>
    <w:rsid w:val="002C0541"/>
    <w:rsid w:val="002E1B93"/>
    <w:rsid w:val="002E49C9"/>
    <w:rsid w:val="002F06D3"/>
    <w:rsid w:val="002F6F2C"/>
    <w:rsid w:val="00326CC6"/>
    <w:rsid w:val="003323C1"/>
    <w:rsid w:val="00347C3E"/>
    <w:rsid w:val="003A15A4"/>
    <w:rsid w:val="003B1B85"/>
    <w:rsid w:val="003D00B4"/>
    <w:rsid w:val="003D0215"/>
    <w:rsid w:val="003D653E"/>
    <w:rsid w:val="0042669A"/>
    <w:rsid w:val="00456AA4"/>
    <w:rsid w:val="00462A2A"/>
    <w:rsid w:val="00463863"/>
    <w:rsid w:val="00471184"/>
    <w:rsid w:val="004765A6"/>
    <w:rsid w:val="00485831"/>
    <w:rsid w:val="004B596F"/>
    <w:rsid w:val="004B63BD"/>
    <w:rsid w:val="004E79B5"/>
    <w:rsid w:val="004F6687"/>
    <w:rsid w:val="00506D7B"/>
    <w:rsid w:val="00523F28"/>
    <w:rsid w:val="005427F9"/>
    <w:rsid w:val="005559D6"/>
    <w:rsid w:val="00556926"/>
    <w:rsid w:val="005702CC"/>
    <w:rsid w:val="00572C85"/>
    <w:rsid w:val="00581DD6"/>
    <w:rsid w:val="00597A71"/>
    <w:rsid w:val="005D1D9E"/>
    <w:rsid w:val="005D6921"/>
    <w:rsid w:val="005F5D78"/>
    <w:rsid w:val="006127CD"/>
    <w:rsid w:val="00644AC8"/>
    <w:rsid w:val="00651A13"/>
    <w:rsid w:val="006666C7"/>
    <w:rsid w:val="00683D63"/>
    <w:rsid w:val="006B0B56"/>
    <w:rsid w:val="006D3ECA"/>
    <w:rsid w:val="006D75AC"/>
    <w:rsid w:val="006E5C60"/>
    <w:rsid w:val="007304E8"/>
    <w:rsid w:val="00775D8C"/>
    <w:rsid w:val="007817E4"/>
    <w:rsid w:val="00786A76"/>
    <w:rsid w:val="007D2431"/>
    <w:rsid w:val="007D2E86"/>
    <w:rsid w:val="007D50BC"/>
    <w:rsid w:val="007E6007"/>
    <w:rsid w:val="008275B0"/>
    <w:rsid w:val="008635A2"/>
    <w:rsid w:val="00873E3D"/>
    <w:rsid w:val="008A0E11"/>
    <w:rsid w:val="008C0030"/>
    <w:rsid w:val="008C4ED5"/>
    <w:rsid w:val="008D6686"/>
    <w:rsid w:val="008D7892"/>
    <w:rsid w:val="008E7C0F"/>
    <w:rsid w:val="008F2252"/>
    <w:rsid w:val="008F45FA"/>
    <w:rsid w:val="00904966"/>
    <w:rsid w:val="009203CF"/>
    <w:rsid w:val="00924F47"/>
    <w:rsid w:val="00927CD1"/>
    <w:rsid w:val="00932391"/>
    <w:rsid w:val="00955663"/>
    <w:rsid w:val="00966E0B"/>
    <w:rsid w:val="009D546D"/>
    <w:rsid w:val="009F2CCB"/>
    <w:rsid w:val="00A024F5"/>
    <w:rsid w:val="00A10BD2"/>
    <w:rsid w:val="00A33BF2"/>
    <w:rsid w:val="00A50A98"/>
    <w:rsid w:val="00A56E28"/>
    <w:rsid w:val="00A606E0"/>
    <w:rsid w:val="00A73E37"/>
    <w:rsid w:val="00AA1569"/>
    <w:rsid w:val="00AC1ECF"/>
    <w:rsid w:val="00AD1A66"/>
    <w:rsid w:val="00AF0D8E"/>
    <w:rsid w:val="00AF7E86"/>
    <w:rsid w:val="00B12E6D"/>
    <w:rsid w:val="00B50B20"/>
    <w:rsid w:val="00B5463C"/>
    <w:rsid w:val="00B737F3"/>
    <w:rsid w:val="00BC1B2C"/>
    <w:rsid w:val="00BC639C"/>
    <w:rsid w:val="00BD2356"/>
    <w:rsid w:val="00BE2631"/>
    <w:rsid w:val="00C1027F"/>
    <w:rsid w:val="00C10334"/>
    <w:rsid w:val="00C17991"/>
    <w:rsid w:val="00C209EF"/>
    <w:rsid w:val="00C229E6"/>
    <w:rsid w:val="00C23381"/>
    <w:rsid w:val="00C61101"/>
    <w:rsid w:val="00C849C5"/>
    <w:rsid w:val="00C9076B"/>
    <w:rsid w:val="00C91568"/>
    <w:rsid w:val="00C93245"/>
    <w:rsid w:val="00CB7B32"/>
    <w:rsid w:val="00CD287E"/>
    <w:rsid w:val="00D0685C"/>
    <w:rsid w:val="00D21453"/>
    <w:rsid w:val="00D30199"/>
    <w:rsid w:val="00D43645"/>
    <w:rsid w:val="00D961AB"/>
    <w:rsid w:val="00DA05F6"/>
    <w:rsid w:val="00DC1CD1"/>
    <w:rsid w:val="00DC4C25"/>
    <w:rsid w:val="00DE6CE7"/>
    <w:rsid w:val="00DF3D05"/>
    <w:rsid w:val="00E119D7"/>
    <w:rsid w:val="00E13F6F"/>
    <w:rsid w:val="00E2364F"/>
    <w:rsid w:val="00E35169"/>
    <w:rsid w:val="00E73CD8"/>
    <w:rsid w:val="00EA796A"/>
    <w:rsid w:val="00EB1462"/>
    <w:rsid w:val="00EE6B69"/>
    <w:rsid w:val="00F0363E"/>
    <w:rsid w:val="00F16835"/>
    <w:rsid w:val="00F172C2"/>
    <w:rsid w:val="00F37D15"/>
    <w:rsid w:val="00F37FF9"/>
    <w:rsid w:val="00F5160B"/>
    <w:rsid w:val="00F60097"/>
    <w:rsid w:val="00F6335E"/>
    <w:rsid w:val="00F6394C"/>
    <w:rsid w:val="00F6514F"/>
    <w:rsid w:val="00F74289"/>
    <w:rsid w:val="00F80DF2"/>
    <w:rsid w:val="00F8527F"/>
    <w:rsid w:val="00F85FB5"/>
    <w:rsid w:val="00FA582A"/>
    <w:rsid w:val="00FB2829"/>
    <w:rsid w:val="00FB2D58"/>
    <w:rsid w:val="00FD46E0"/>
    <w:rsid w:val="00FF01E9"/>
    <w:rsid w:val="00FF0F97"/>
    <w:rsid w:val="00FF6D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911242"/>
  <w15:chartTrackingRefBased/>
  <w15:docId w15:val="{AAFB26E4-BD77-4FE3-8A45-1239D46EC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F28"/>
    <w:rPr>
      <w:rFonts w:ascii="Arial" w:hAnsi="Arial"/>
    </w:rPr>
  </w:style>
  <w:style w:type="paragraph" w:styleId="Heading1">
    <w:name w:val="heading 1"/>
    <w:basedOn w:val="Normal"/>
    <w:next w:val="Normal"/>
    <w:link w:val="Heading1Char"/>
    <w:uiPriority w:val="9"/>
    <w:qFormat/>
    <w:rsid w:val="00523F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3F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3F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3F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23F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23F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3F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3F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3F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3F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3F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3F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23F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23F28"/>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23F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3F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3F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3F28"/>
    <w:rPr>
      <w:rFonts w:eastAsiaTheme="majorEastAsia" w:cstheme="majorBidi"/>
      <w:color w:val="272727" w:themeColor="text1" w:themeTint="D8"/>
    </w:rPr>
  </w:style>
  <w:style w:type="paragraph" w:styleId="Title">
    <w:name w:val="Title"/>
    <w:basedOn w:val="Normal"/>
    <w:next w:val="Normal"/>
    <w:link w:val="TitleChar"/>
    <w:uiPriority w:val="10"/>
    <w:qFormat/>
    <w:rsid w:val="00523F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3F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3F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3F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3F28"/>
    <w:pPr>
      <w:spacing w:before="160"/>
      <w:jc w:val="center"/>
    </w:pPr>
    <w:rPr>
      <w:i/>
      <w:iCs/>
      <w:color w:val="404040" w:themeColor="text1" w:themeTint="BF"/>
    </w:rPr>
  </w:style>
  <w:style w:type="character" w:customStyle="1" w:styleId="QuoteChar">
    <w:name w:val="Quote Char"/>
    <w:basedOn w:val="DefaultParagraphFont"/>
    <w:link w:val="Quote"/>
    <w:uiPriority w:val="29"/>
    <w:rsid w:val="00523F28"/>
    <w:rPr>
      <w:i/>
      <w:iCs/>
      <w:color w:val="404040" w:themeColor="text1" w:themeTint="BF"/>
    </w:rPr>
  </w:style>
  <w:style w:type="paragraph" w:styleId="ListParagraph">
    <w:name w:val="List Paragraph"/>
    <w:basedOn w:val="Normal"/>
    <w:uiPriority w:val="34"/>
    <w:qFormat/>
    <w:rsid w:val="00523F28"/>
    <w:pPr>
      <w:ind w:left="720"/>
      <w:contextualSpacing/>
    </w:pPr>
  </w:style>
  <w:style w:type="character" w:styleId="IntenseEmphasis">
    <w:name w:val="Intense Emphasis"/>
    <w:basedOn w:val="DefaultParagraphFont"/>
    <w:uiPriority w:val="21"/>
    <w:qFormat/>
    <w:rsid w:val="00523F28"/>
    <w:rPr>
      <w:i/>
      <w:iCs/>
      <w:color w:val="0F4761" w:themeColor="accent1" w:themeShade="BF"/>
    </w:rPr>
  </w:style>
  <w:style w:type="paragraph" w:styleId="IntenseQuote">
    <w:name w:val="Intense Quote"/>
    <w:basedOn w:val="Normal"/>
    <w:next w:val="Normal"/>
    <w:link w:val="IntenseQuoteChar"/>
    <w:uiPriority w:val="30"/>
    <w:qFormat/>
    <w:rsid w:val="00523F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3F28"/>
    <w:rPr>
      <w:i/>
      <w:iCs/>
      <w:color w:val="0F4761" w:themeColor="accent1" w:themeShade="BF"/>
    </w:rPr>
  </w:style>
  <w:style w:type="character" w:styleId="IntenseReference">
    <w:name w:val="Intense Reference"/>
    <w:basedOn w:val="DefaultParagraphFont"/>
    <w:uiPriority w:val="32"/>
    <w:qFormat/>
    <w:rsid w:val="00523F28"/>
    <w:rPr>
      <w:b/>
      <w:bCs/>
      <w:smallCaps/>
      <w:color w:val="0F4761" w:themeColor="accent1" w:themeShade="BF"/>
      <w:spacing w:val="5"/>
    </w:rPr>
  </w:style>
  <w:style w:type="numbering" w:customStyle="1" w:styleId="NoList1">
    <w:name w:val="No List1"/>
    <w:next w:val="NoList"/>
    <w:uiPriority w:val="99"/>
    <w:semiHidden/>
    <w:unhideWhenUsed/>
    <w:rsid w:val="00523F28"/>
  </w:style>
  <w:style w:type="table" w:styleId="TableGrid">
    <w:name w:val="Table Grid"/>
    <w:basedOn w:val="TableNormal"/>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3F28"/>
    <w:rPr>
      <w:sz w:val="16"/>
      <w:szCs w:val="16"/>
    </w:rPr>
  </w:style>
  <w:style w:type="paragraph" w:styleId="CommentText">
    <w:name w:val="annotation text"/>
    <w:basedOn w:val="Normal"/>
    <w:link w:val="CommentTextChar"/>
    <w:uiPriority w:val="99"/>
    <w:unhideWhenUsed/>
    <w:rsid w:val="00523F28"/>
    <w:pPr>
      <w:spacing w:after="0" w:line="240" w:lineRule="auto"/>
      <w:jc w:val="both"/>
    </w:pPr>
    <w:rPr>
      <w:kern w:val="0"/>
      <w:sz w:val="20"/>
      <w:szCs w:val="20"/>
    </w:rPr>
  </w:style>
  <w:style w:type="character" w:customStyle="1" w:styleId="CommentTextChar">
    <w:name w:val="Comment Text Char"/>
    <w:basedOn w:val="DefaultParagraphFont"/>
    <w:link w:val="CommentText"/>
    <w:uiPriority w:val="99"/>
    <w:rsid w:val="00523F28"/>
    <w:rPr>
      <w:rFonts w:ascii="Arial" w:hAnsi="Arial"/>
      <w:kern w:val="0"/>
      <w:sz w:val="20"/>
      <w:szCs w:val="20"/>
    </w:rPr>
  </w:style>
  <w:style w:type="paragraph" w:styleId="NoSpacing">
    <w:name w:val="No Spacing"/>
    <w:uiPriority w:val="1"/>
    <w:qFormat/>
    <w:rsid w:val="00523F28"/>
    <w:pPr>
      <w:spacing w:after="0" w:line="240" w:lineRule="auto"/>
    </w:pPr>
  </w:style>
  <w:style w:type="character" w:customStyle="1" w:styleId="Hyperlink1">
    <w:name w:val="Hyperlink1"/>
    <w:basedOn w:val="DefaultParagraphFont"/>
    <w:uiPriority w:val="99"/>
    <w:unhideWhenUsed/>
    <w:rsid w:val="00523F28"/>
    <w:rPr>
      <w:color w:val="0563C1"/>
      <w:u w:val="single"/>
    </w:rPr>
  </w:style>
  <w:style w:type="character" w:styleId="UnresolvedMention">
    <w:name w:val="Unresolved Mention"/>
    <w:basedOn w:val="DefaultParagraphFont"/>
    <w:uiPriority w:val="99"/>
    <w:semiHidden/>
    <w:unhideWhenUsed/>
    <w:rsid w:val="00523F2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23F28"/>
    <w:rPr>
      <w:b/>
      <w:bCs/>
      <w:kern w:val="2"/>
    </w:rPr>
  </w:style>
  <w:style w:type="character" w:customStyle="1" w:styleId="CommentSubjectChar">
    <w:name w:val="Comment Subject Char"/>
    <w:basedOn w:val="CommentTextChar"/>
    <w:link w:val="CommentSubject"/>
    <w:uiPriority w:val="99"/>
    <w:semiHidden/>
    <w:rsid w:val="00523F28"/>
    <w:rPr>
      <w:rFonts w:ascii="Arial" w:hAnsi="Arial"/>
      <w:b/>
      <w:bCs/>
      <w:kern w:val="0"/>
      <w:sz w:val="20"/>
      <w:szCs w:val="20"/>
    </w:rPr>
  </w:style>
  <w:style w:type="paragraph" w:styleId="NormalWeb">
    <w:name w:val="Normal (Web)"/>
    <w:basedOn w:val="Normal"/>
    <w:uiPriority w:val="99"/>
    <w:semiHidden/>
    <w:unhideWhenUsed/>
    <w:rsid w:val="00523F28"/>
    <w:pPr>
      <w:spacing w:after="0" w:line="360" w:lineRule="auto"/>
      <w:jc w:val="both"/>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523F28"/>
    <w:pPr>
      <w:spacing w:after="0" w:line="360" w:lineRule="auto"/>
      <w:jc w:val="center"/>
    </w:pPr>
    <w:rPr>
      <w:rFonts w:cs="Arial"/>
      <w:noProof/>
      <w:lang w:val="en-US"/>
    </w:rPr>
  </w:style>
  <w:style w:type="character" w:customStyle="1" w:styleId="EndNoteBibliographyTitleChar">
    <w:name w:val="EndNote Bibliography Title Char"/>
    <w:basedOn w:val="DefaultParagraphFont"/>
    <w:link w:val="EndNoteBibliographyTitle"/>
    <w:rsid w:val="00523F28"/>
    <w:rPr>
      <w:rFonts w:ascii="Arial" w:hAnsi="Arial" w:cs="Arial"/>
      <w:noProof/>
      <w:lang w:val="en-US"/>
    </w:rPr>
  </w:style>
  <w:style w:type="paragraph" w:customStyle="1" w:styleId="EndNoteBibliography">
    <w:name w:val="EndNote Bibliography"/>
    <w:basedOn w:val="Normal"/>
    <w:link w:val="EndNoteBibliographyChar"/>
    <w:rsid w:val="00523F28"/>
    <w:pPr>
      <w:spacing w:after="0"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523F28"/>
    <w:rPr>
      <w:rFonts w:ascii="Arial" w:hAnsi="Arial" w:cs="Arial"/>
      <w:noProof/>
      <w:lang w:val="en-US"/>
    </w:rPr>
  </w:style>
  <w:style w:type="table" w:customStyle="1" w:styleId="TableGrid1">
    <w:name w:val="Table Grid1"/>
    <w:basedOn w:val="TableNormal"/>
    <w:next w:val="TableGrid"/>
    <w:uiPriority w:val="39"/>
    <w:rsid w:val="00523F28"/>
    <w:pPr>
      <w:spacing w:after="0" w:line="240" w:lineRule="auto"/>
    </w:pPr>
    <w:rPr>
      <w:rFonts w:ascii="Times New Roman" w:eastAsia="Times New Roman" w:hAnsi="Times New Roman" w:cs="Times New Roman"/>
      <w:kern w:val="0"/>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523F28"/>
    <w:rPr>
      <w:i/>
      <w:iCs/>
    </w:rPr>
  </w:style>
  <w:style w:type="table" w:customStyle="1" w:styleId="TableGrid2">
    <w:name w:val="Table Grid2"/>
    <w:basedOn w:val="TableNormal"/>
    <w:next w:val="TableGrid"/>
    <w:uiPriority w:val="39"/>
    <w:rsid w:val="00523F28"/>
    <w:pPr>
      <w:spacing w:after="0" w:line="240" w:lineRule="auto"/>
    </w:pPr>
    <w:rPr>
      <w:rFonts w:ascii="Times New Roman" w:eastAsia="Times New Roman" w:hAnsi="Times New Roman" w:cs="Times New Roman"/>
      <w:kern w:val="0"/>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523F28"/>
    <w:pPr>
      <w:tabs>
        <w:tab w:val="right" w:leader="dot" w:pos="9016"/>
      </w:tabs>
      <w:spacing w:after="120" w:line="240" w:lineRule="auto"/>
    </w:pPr>
    <w:rPr>
      <w:b/>
    </w:rPr>
  </w:style>
  <w:style w:type="paragraph" w:styleId="TOC2">
    <w:name w:val="toc 2"/>
    <w:basedOn w:val="Normal"/>
    <w:next w:val="Normal"/>
    <w:autoRedefine/>
    <w:uiPriority w:val="39"/>
    <w:unhideWhenUsed/>
    <w:rsid w:val="00523F28"/>
    <w:pPr>
      <w:tabs>
        <w:tab w:val="right" w:leader="dot" w:pos="8494"/>
      </w:tabs>
      <w:spacing w:after="120" w:line="240" w:lineRule="auto"/>
      <w:ind w:left="851"/>
      <w:jc w:val="both"/>
    </w:pPr>
    <w:rPr>
      <w:noProof/>
      <w:sz w:val="20"/>
    </w:rPr>
  </w:style>
  <w:style w:type="paragraph" w:styleId="TOC3">
    <w:name w:val="toc 3"/>
    <w:basedOn w:val="Normal"/>
    <w:next w:val="Normal"/>
    <w:autoRedefine/>
    <w:uiPriority w:val="39"/>
    <w:unhideWhenUsed/>
    <w:rsid w:val="00523F28"/>
    <w:pPr>
      <w:tabs>
        <w:tab w:val="right" w:pos="8494"/>
      </w:tabs>
      <w:spacing w:after="120" w:line="240" w:lineRule="auto"/>
      <w:ind w:left="1134"/>
      <w:jc w:val="both"/>
    </w:pPr>
    <w:rPr>
      <w:i/>
      <w:noProof/>
      <w:lang w:val="en-GB"/>
    </w:rPr>
  </w:style>
  <w:style w:type="paragraph" w:styleId="Header">
    <w:name w:val="header"/>
    <w:basedOn w:val="Normal"/>
    <w:link w:val="HeaderChar"/>
    <w:uiPriority w:val="99"/>
    <w:unhideWhenUsed/>
    <w:rsid w:val="00523F28"/>
    <w:pPr>
      <w:tabs>
        <w:tab w:val="center" w:pos="4513"/>
        <w:tab w:val="right" w:pos="9026"/>
      </w:tabs>
      <w:spacing w:after="0" w:line="240" w:lineRule="auto"/>
      <w:jc w:val="both"/>
    </w:pPr>
  </w:style>
  <w:style w:type="character" w:customStyle="1" w:styleId="HeaderChar">
    <w:name w:val="Header Char"/>
    <w:basedOn w:val="DefaultParagraphFont"/>
    <w:link w:val="Header"/>
    <w:uiPriority w:val="99"/>
    <w:rsid w:val="00523F28"/>
    <w:rPr>
      <w:rFonts w:ascii="Arial" w:hAnsi="Arial"/>
    </w:rPr>
  </w:style>
  <w:style w:type="paragraph" w:styleId="Footer">
    <w:name w:val="footer"/>
    <w:basedOn w:val="Normal"/>
    <w:link w:val="FooterChar"/>
    <w:uiPriority w:val="99"/>
    <w:unhideWhenUsed/>
    <w:rsid w:val="00523F28"/>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523F28"/>
    <w:rPr>
      <w:rFonts w:ascii="Arial" w:hAnsi="Arial"/>
    </w:rPr>
  </w:style>
  <w:style w:type="numbering" w:customStyle="1" w:styleId="NoList11">
    <w:name w:val="No List11"/>
    <w:next w:val="NoList"/>
    <w:uiPriority w:val="99"/>
    <w:semiHidden/>
    <w:unhideWhenUsed/>
    <w:rsid w:val="00523F28"/>
  </w:style>
  <w:style w:type="paragraph" w:styleId="BalloonText">
    <w:name w:val="Balloon Text"/>
    <w:basedOn w:val="Normal"/>
    <w:link w:val="BalloonTextChar"/>
    <w:uiPriority w:val="99"/>
    <w:semiHidden/>
    <w:unhideWhenUsed/>
    <w:rsid w:val="00523F28"/>
    <w:pPr>
      <w:spacing w:after="0" w:line="240" w:lineRule="auto"/>
      <w:jc w:val="both"/>
    </w:pPr>
    <w:rPr>
      <w:rFonts w:ascii="Segoe UI" w:hAnsi="Segoe UI" w:cs="Segoe UI"/>
      <w:kern w:val="0"/>
      <w:sz w:val="18"/>
      <w:szCs w:val="18"/>
    </w:rPr>
  </w:style>
  <w:style w:type="character" w:customStyle="1" w:styleId="BalloonTextChar">
    <w:name w:val="Balloon Text Char"/>
    <w:basedOn w:val="DefaultParagraphFont"/>
    <w:link w:val="BalloonText"/>
    <w:uiPriority w:val="99"/>
    <w:semiHidden/>
    <w:rsid w:val="00523F28"/>
    <w:rPr>
      <w:rFonts w:ascii="Segoe UI" w:hAnsi="Segoe UI" w:cs="Segoe UI"/>
      <w:kern w:val="0"/>
      <w:sz w:val="18"/>
      <w:szCs w:val="18"/>
    </w:rPr>
  </w:style>
  <w:style w:type="character" w:styleId="PlaceholderText">
    <w:name w:val="Placeholder Text"/>
    <w:basedOn w:val="DefaultParagraphFont"/>
    <w:uiPriority w:val="99"/>
    <w:semiHidden/>
    <w:rsid w:val="00523F28"/>
    <w:rPr>
      <w:color w:val="808080"/>
    </w:rPr>
  </w:style>
  <w:style w:type="character" w:customStyle="1" w:styleId="FollowedHyperlink1">
    <w:name w:val="FollowedHyperlink1"/>
    <w:basedOn w:val="DefaultParagraphFont"/>
    <w:uiPriority w:val="99"/>
    <w:semiHidden/>
    <w:unhideWhenUsed/>
    <w:rsid w:val="00523F28"/>
    <w:rPr>
      <w:color w:val="954F72"/>
      <w:u w:val="single"/>
    </w:rPr>
  </w:style>
  <w:style w:type="character" w:styleId="LineNumber">
    <w:name w:val="line number"/>
    <w:basedOn w:val="DefaultParagraphFont"/>
    <w:uiPriority w:val="99"/>
    <w:semiHidden/>
    <w:unhideWhenUsed/>
    <w:rsid w:val="00523F28"/>
  </w:style>
  <w:style w:type="paragraph" w:styleId="Revision">
    <w:name w:val="Revision"/>
    <w:hidden/>
    <w:uiPriority w:val="99"/>
    <w:semiHidden/>
    <w:rsid w:val="00523F28"/>
    <w:pPr>
      <w:spacing w:after="0" w:line="240" w:lineRule="auto"/>
    </w:pPr>
    <w:rPr>
      <w:kern w:val="0"/>
    </w:rPr>
  </w:style>
  <w:style w:type="character" w:styleId="PageNumber">
    <w:name w:val="page number"/>
    <w:basedOn w:val="DefaultParagraphFont"/>
    <w:uiPriority w:val="99"/>
    <w:semiHidden/>
    <w:unhideWhenUsed/>
    <w:rsid w:val="00523F28"/>
  </w:style>
  <w:style w:type="paragraph" w:customStyle="1" w:styleId="Caption1">
    <w:name w:val="Caption1"/>
    <w:basedOn w:val="Normal"/>
    <w:next w:val="Normal"/>
    <w:uiPriority w:val="35"/>
    <w:unhideWhenUsed/>
    <w:qFormat/>
    <w:rsid w:val="00523F28"/>
    <w:pPr>
      <w:spacing w:after="0" w:line="360" w:lineRule="auto"/>
    </w:pPr>
    <w:rPr>
      <w:i/>
      <w:iCs/>
      <w:color w:val="000000"/>
      <w:sz w:val="20"/>
      <w:szCs w:val="18"/>
    </w:rPr>
  </w:style>
  <w:style w:type="paragraph" w:styleId="TableofFigures">
    <w:name w:val="table of figures"/>
    <w:basedOn w:val="Normal"/>
    <w:next w:val="Normal"/>
    <w:uiPriority w:val="99"/>
    <w:unhideWhenUsed/>
    <w:qFormat/>
    <w:rsid w:val="00523F28"/>
    <w:pPr>
      <w:spacing w:after="240" w:line="240" w:lineRule="auto"/>
    </w:pPr>
  </w:style>
  <w:style w:type="numbering" w:customStyle="1" w:styleId="NoList2">
    <w:name w:val="No List2"/>
    <w:next w:val="NoList"/>
    <w:uiPriority w:val="99"/>
    <w:semiHidden/>
    <w:unhideWhenUsed/>
    <w:rsid w:val="00523F28"/>
  </w:style>
  <w:style w:type="paragraph" w:customStyle="1" w:styleId="TOC41">
    <w:name w:val="TOC 41"/>
    <w:basedOn w:val="Normal"/>
    <w:next w:val="Normal"/>
    <w:autoRedefine/>
    <w:uiPriority w:val="39"/>
    <w:unhideWhenUsed/>
    <w:rsid w:val="00523F28"/>
    <w:pPr>
      <w:spacing w:after="100"/>
      <w:ind w:left="660"/>
      <w:jc w:val="both"/>
    </w:pPr>
    <w:rPr>
      <w:rFonts w:ascii="Calibri" w:eastAsia="Times New Roman" w:hAnsi="Calibri"/>
      <w:lang w:eastAsia="en-NZ"/>
    </w:rPr>
  </w:style>
  <w:style w:type="paragraph" w:customStyle="1" w:styleId="TOC51">
    <w:name w:val="TOC 51"/>
    <w:basedOn w:val="Normal"/>
    <w:next w:val="Normal"/>
    <w:autoRedefine/>
    <w:uiPriority w:val="39"/>
    <w:unhideWhenUsed/>
    <w:rsid w:val="00523F28"/>
    <w:pPr>
      <w:spacing w:after="100"/>
      <w:ind w:left="880"/>
      <w:jc w:val="both"/>
    </w:pPr>
    <w:rPr>
      <w:rFonts w:ascii="Calibri" w:eastAsia="Times New Roman" w:hAnsi="Calibri"/>
      <w:lang w:eastAsia="en-NZ"/>
    </w:rPr>
  </w:style>
  <w:style w:type="paragraph" w:customStyle="1" w:styleId="TOC61">
    <w:name w:val="TOC 61"/>
    <w:basedOn w:val="Normal"/>
    <w:next w:val="Normal"/>
    <w:autoRedefine/>
    <w:uiPriority w:val="39"/>
    <w:unhideWhenUsed/>
    <w:rsid w:val="00523F28"/>
    <w:pPr>
      <w:spacing w:after="100"/>
      <w:ind w:left="1100"/>
      <w:jc w:val="both"/>
    </w:pPr>
    <w:rPr>
      <w:rFonts w:ascii="Calibri" w:eastAsia="Times New Roman" w:hAnsi="Calibri"/>
      <w:lang w:eastAsia="en-NZ"/>
    </w:rPr>
  </w:style>
  <w:style w:type="paragraph" w:customStyle="1" w:styleId="TOC71">
    <w:name w:val="TOC 71"/>
    <w:basedOn w:val="Normal"/>
    <w:next w:val="Normal"/>
    <w:autoRedefine/>
    <w:uiPriority w:val="39"/>
    <w:unhideWhenUsed/>
    <w:rsid w:val="00523F28"/>
    <w:pPr>
      <w:spacing w:after="100"/>
      <w:ind w:left="1320"/>
      <w:jc w:val="both"/>
    </w:pPr>
    <w:rPr>
      <w:rFonts w:ascii="Calibri" w:eastAsia="Times New Roman" w:hAnsi="Calibri"/>
      <w:lang w:eastAsia="en-NZ"/>
    </w:rPr>
  </w:style>
  <w:style w:type="paragraph" w:customStyle="1" w:styleId="TOC81">
    <w:name w:val="TOC 81"/>
    <w:basedOn w:val="Normal"/>
    <w:next w:val="Normal"/>
    <w:autoRedefine/>
    <w:uiPriority w:val="39"/>
    <w:unhideWhenUsed/>
    <w:rsid w:val="00523F28"/>
    <w:pPr>
      <w:spacing w:after="100"/>
      <w:ind w:left="1540"/>
      <w:jc w:val="both"/>
    </w:pPr>
    <w:rPr>
      <w:rFonts w:ascii="Calibri" w:eastAsia="Times New Roman" w:hAnsi="Calibri"/>
      <w:lang w:eastAsia="en-NZ"/>
    </w:rPr>
  </w:style>
  <w:style w:type="paragraph" w:customStyle="1" w:styleId="TOC91">
    <w:name w:val="TOC 91"/>
    <w:basedOn w:val="Normal"/>
    <w:next w:val="Normal"/>
    <w:autoRedefine/>
    <w:uiPriority w:val="39"/>
    <w:unhideWhenUsed/>
    <w:rsid w:val="00523F28"/>
    <w:pPr>
      <w:spacing w:after="100"/>
      <w:ind w:left="1760"/>
      <w:jc w:val="both"/>
    </w:pPr>
    <w:rPr>
      <w:rFonts w:ascii="Calibri" w:eastAsia="Times New Roman" w:hAnsi="Calibri"/>
      <w:lang w:eastAsia="en-NZ"/>
    </w:rPr>
  </w:style>
  <w:style w:type="table" w:customStyle="1" w:styleId="TableGrid3">
    <w:name w:val="Table Grid3"/>
    <w:basedOn w:val="TableNormal"/>
    <w:next w:val="TableGrid"/>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next w:val="GridTable1Light-Accent1"/>
    <w:uiPriority w:val="46"/>
    <w:rsid w:val="00523F28"/>
    <w:pPr>
      <w:spacing w:after="0" w:line="240" w:lineRule="auto"/>
    </w:pPr>
    <w:rPr>
      <w:kern w:val="0"/>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character" w:customStyle="1" w:styleId="highwire-citation-authors">
    <w:name w:val="highwire-citation-authors"/>
    <w:basedOn w:val="DefaultParagraphFont"/>
    <w:rsid w:val="00523F28"/>
  </w:style>
  <w:style w:type="character" w:customStyle="1" w:styleId="highwire-citation-author">
    <w:name w:val="highwire-citation-author"/>
    <w:basedOn w:val="DefaultParagraphFont"/>
    <w:rsid w:val="00523F28"/>
  </w:style>
  <w:style w:type="character" w:customStyle="1" w:styleId="nlm-surname">
    <w:name w:val="nlm-surname"/>
    <w:basedOn w:val="DefaultParagraphFont"/>
    <w:rsid w:val="00523F28"/>
  </w:style>
  <w:style w:type="character" w:customStyle="1" w:styleId="citation-et">
    <w:name w:val="citation-et"/>
    <w:basedOn w:val="DefaultParagraphFont"/>
    <w:rsid w:val="00523F28"/>
  </w:style>
  <w:style w:type="character" w:customStyle="1" w:styleId="highwire-cite-metadata-journal">
    <w:name w:val="highwire-cite-metadata-journal"/>
    <w:basedOn w:val="DefaultParagraphFont"/>
    <w:rsid w:val="00523F28"/>
  </w:style>
  <w:style w:type="character" w:customStyle="1" w:styleId="highwire-cite-metadata-year">
    <w:name w:val="highwire-cite-metadata-year"/>
    <w:basedOn w:val="DefaultParagraphFont"/>
    <w:rsid w:val="00523F28"/>
  </w:style>
  <w:style w:type="character" w:customStyle="1" w:styleId="highwire-cite-metadata-volume">
    <w:name w:val="highwire-cite-metadata-volume"/>
    <w:basedOn w:val="DefaultParagraphFont"/>
    <w:rsid w:val="00523F28"/>
  </w:style>
  <w:style w:type="character" w:customStyle="1" w:styleId="highwire-cite-metadata-pages">
    <w:name w:val="highwire-cite-metadata-pages"/>
    <w:basedOn w:val="DefaultParagraphFont"/>
    <w:rsid w:val="00523F28"/>
  </w:style>
  <w:style w:type="character" w:customStyle="1" w:styleId="nlmarticle-title">
    <w:name w:val="nlm_article-title"/>
    <w:basedOn w:val="DefaultParagraphFont"/>
    <w:rsid w:val="00523F28"/>
  </w:style>
  <w:style w:type="character" w:customStyle="1" w:styleId="nlmyear">
    <w:name w:val="nlm_year"/>
    <w:basedOn w:val="DefaultParagraphFont"/>
    <w:rsid w:val="00523F28"/>
  </w:style>
  <w:style w:type="character" w:customStyle="1" w:styleId="nlmfpage">
    <w:name w:val="nlm_fpage"/>
    <w:basedOn w:val="DefaultParagraphFont"/>
    <w:rsid w:val="00523F28"/>
  </w:style>
  <w:style w:type="character" w:customStyle="1" w:styleId="nlmlpage">
    <w:name w:val="nlm_lpage"/>
    <w:basedOn w:val="DefaultParagraphFont"/>
    <w:rsid w:val="00523F28"/>
  </w:style>
  <w:style w:type="table" w:customStyle="1" w:styleId="TableGrid21">
    <w:name w:val="Table Grid21"/>
    <w:basedOn w:val="TableNormal"/>
    <w:next w:val="TableGrid"/>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title">
    <w:name w:val="Chapter title"/>
    <w:basedOn w:val="Heading1"/>
    <w:link w:val="ChaptertitleChar"/>
    <w:qFormat/>
    <w:rsid w:val="00523F28"/>
    <w:pPr>
      <w:pBdr>
        <w:bottom w:val="single" w:sz="8" w:space="1" w:color="auto"/>
      </w:pBdr>
      <w:spacing w:before="120" w:after="360" w:line="240" w:lineRule="auto"/>
      <w:jc w:val="both"/>
    </w:pPr>
    <w:rPr>
      <w:rFonts w:ascii="Arial" w:hAnsi="Arial"/>
      <w:b/>
      <w:color w:val="000000"/>
      <w:sz w:val="32"/>
      <w:szCs w:val="32"/>
    </w:rPr>
  </w:style>
  <w:style w:type="character" w:customStyle="1" w:styleId="ChaptertitleChar">
    <w:name w:val="Chapter title Char"/>
    <w:basedOn w:val="Heading1Char"/>
    <w:link w:val="Chaptertitle"/>
    <w:rsid w:val="00523F28"/>
    <w:rPr>
      <w:rFonts w:ascii="Arial" w:eastAsiaTheme="majorEastAsia" w:hAnsi="Arial" w:cstheme="majorBidi"/>
      <w:b/>
      <w:color w:val="000000"/>
      <w:sz w:val="32"/>
      <w:szCs w:val="32"/>
    </w:rPr>
  </w:style>
  <w:style w:type="numbering" w:customStyle="1" w:styleId="NoList3">
    <w:name w:val="No List3"/>
    <w:next w:val="NoList"/>
    <w:uiPriority w:val="99"/>
    <w:semiHidden/>
    <w:unhideWhenUsed/>
    <w:rsid w:val="00523F28"/>
  </w:style>
  <w:style w:type="table" w:customStyle="1" w:styleId="TableGrid11">
    <w:name w:val="Table Grid11"/>
    <w:basedOn w:val="TableNormal"/>
    <w:next w:val="TableGrid"/>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23F28"/>
  </w:style>
  <w:style w:type="table" w:customStyle="1" w:styleId="TableGridLight1">
    <w:name w:val="Table Grid Light1"/>
    <w:basedOn w:val="TableNormal"/>
    <w:uiPriority w:val="40"/>
    <w:rsid w:val="00523F28"/>
    <w:pPr>
      <w:spacing w:after="0" w:line="240" w:lineRule="auto"/>
    </w:pPr>
    <w:rPr>
      <w:kern w:val="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5">
    <w:name w:val="No List5"/>
    <w:next w:val="NoList"/>
    <w:uiPriority w:val="99"/>
    <w:semiHidden/>
    <w:unhideWhenUsed/>
    <w:rsid w:val="00523F28"/>
  </w:style>
  <w:style w:type="table" w:customStyle="1" w:styleId="TableGrid22">
    <w:name w:val="Table Grid22"/>
    <w:basedOn w:val="TableNormal"/>
    <w:next w:val="TableGrid"/>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523F28"/>
  </w:style>
  <w:style w:type="numbering" w:customStyle="1" w:styleId="NoList111">
    <w:name w:val="No List111"/>
    <w:next w:val="NoList"/>
    <w:uiPriority w:val="99"/>
    <w:semiHidden/>
    <w:unhideWhenUsed/>
    <w:rsid w:val="00523F28"/>
  </w:style>
  <w:style w:type="numbering" w:customStyle="1" w:styleId="NoList1111">
    <w:name w:val="No List1111"/>
    <w:next w:val="NoList"/>
    <w:uiPriority w:val="99"/>
    <w:semiHidden/>
    <w:unhideWhenUsed/>
    <w:rsid w:val="00523F28"/>
  </w:style>
  <w:style w:type="numbering" w:customStyle="1" w:styleId="NoList21">
    <w:name w:val="No List21"/>
    <w:next w:val="NoList"/>
    <w:uiPriority w:val="99"/>
    <w:semiHidden/>
    <w:unhideWhenUsed/>
    <w:rsid w:val="00523F28"/>
  </w:style>
  <w:style w:type="numbering" w:customStyle="1" w:styleId="NoList31">
    <w:name w:val="No List31"/>
    <w:next w:val="NoList"/>
    <w:uiPriority w:val="99"/>
    <w:semiHidden/>
    <w:unhideWhenUsed/>
    <w:rsid w:val="00523F28"/>
  </w:style>
  <w:style w:type="numbering" w:customStyle="1" w:styleId="NoList41">
    <w:name w:val="No List41"/>
    <w:next w:val="NoList"/>
    <w:uiPriority w:val="99"/>
    <w:semiHidden/>
    <w:unhideWhenUsed/>
    <w:rsid w:val="00523F28"/>
  </w:style>
  <w:style w:type="numbering" w:customStyle="1" w:styleId="NoList51">
    <w:name w:val="No List51"/>
    <w:next w:val="NoList"/>
    <w:uiPriority w:val="99"/>
    <w:semiHidden/>
    <w:unhideWhenUsed/>
    <w:rsid w:val="00523F28"/>
  </w:style>
  <w:style w:type="numbering" w:customStyle="1" w:styleId="NoList7">
    <w:name w:val="No List7"/>
    <w:next w:val="NoList"/>
    <w:uiPriority w:val="99"/>
    <w:semiHidden/>
    <w:unhideWhenUsed/>
    <w:rsid w:val="00523F28"/>
  </w:style>
  <w:style w:type="table" w:customStyle="1" w:styleId="TableGrid5">
    <w:name w:val="Table Grid5"/>
    <w:basedOn w:val="TableNormal"/>
    <w:next w:val="TableGrid"/>
    <w:uiPriority w:val="39"/>
    <w:rsid w:val="00523F28"/>
    <w:pPr>
      <w:spacing w:after="0" w:line="240" w:lineRule="auto"/>
    </w:pPr>
    <w:rPr>
      <w:rFonts w:ascii="Arial" w:hAnsi="Arial"/>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523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523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523F28"/>
    <w:rPr>
      <w:b/>
      <w:bCs/>
      <w:i/>
      <w:iCs/>
      <w:spacing w:val="5"/>
    </w:rPr>
  </w:style>
  <w:style w:type="table" w:customStyle="1" w:styleId="TableGrid24">
    <w:name w:val="Table Grid24"/>
    <w:basedOn w:val="TableNormal"/>
    <w:next w:val="TableGrid"/>
    <w:uiPriority w:val="39"/>
    <w:rsid w:val="00523F28"/>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523F28"/>
    <w:pPr>
      <w:spacing w:after="0" w:line="240" w:lineRule="auto"/>
    </w:pPr>
    <w:rPr>
      <w:rFonts w:ascii="Calibri" w:eastAsia="Calibri" w:hAnsi="Calibri" w:cs="Times New Roman"/>
      <w:kern w:val="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523F28"/>
  </w:style>
  <w:style w:type="paragraph" w:customStyle="1" w:styleId="msonormal0">
    <w:name w:val="msonormal"/>
    <w:basedOn w:val="Normal"/>
    <w:rsid w:val="00523F28"/>
    <w:pPr>
      <w:spacing w:before="100" w:beforeAutospacing="1" w:after="100" w:afterAutospacing="1" w:line="240" w:lineRule="auto"/>
      <w:jc w:val="both"/>
    </w:pPr>
    <w:rPr>
      <w:rFonts w:ascii="Times New Roman" w:eastAsia="Times New Roman" w:hAnsi="Times New Roman" w:cs="Times New Roman"/>
      <w:kern w:val="0"/>
      <w:sz w:val="24"/>
      <w:szCs w:val="24"/>
      <w:lang w:eastAsia="en-NZ"/>
    </w:rPr>
  </w:style>
  <w:style w:type="table" w:customStyle="1" w:styleId="TableGrid7">
    <w:name w:val="Table Grid7"/>
    <w:basedOn w:val="TableNormal"/>
    <w:next w:val="TableGrid"/>
    <w:uiPriority w:val="39"/>
    <w:rsid w:val="00523F28"/>
    <w:pPr>
      <w:spacing w:after="0" w:line="240" w:lineRule="auto"/>
    </w:pPr>
    <w:rPr>
      <w:rFonts w:ascii="Calibri" w:eastAsia="Calibri" w:hAnsi="Calibri" w:cs="Times New Roman"/>
      <w:kern w:val="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523F28"/>
    <w:rPr>
      <w:rFonts w:ascii="Segoe UI" w:hAnsi="Segoe UI" w:cs="Segoe UI" w:hint="default"/>
      <w:sz w:val="18"/>
      <w:szCs w:val="18"/>
    </w:rPr>
  </w:style>
  <w:style w:type="character" w:styleId="Hyperlink">
    <w:name w:val="Hyperlink"/>
    <w:basedOn w:val="DefaultParagraphFont"/>
    <w:uiPriority w:val="99"/>
    <w:unhideWhenUsed/>
    <w:rsid w:val="00523F28"/>
    <w:rPr>
      <w:color w:val="467886" w:themeColor="hyperlink"/>
      <w:u w:val="single"/>
    </w:rPr>
  </w:style>
  <w:style w:type="character" w:styleId="FollowedHyperlink">
    <w:name w:val="FollowedHyperlink"/>
    <w:basedOn w:val="DefaultParagraphFont"/>
    <w:uiPriority w:val="99"/>
    <w:semiHidden/>
    <w:unhideWhenUsed/>
    <w:rsid w:val="00523F28"/>
    <w:rPr>
      <w:color w:val="96607D" w:themeColor="followedHyperlink"/>
      <w:u w:val="single"/>
    </w:rPr>
  </w:style>
  <w:style w:type="table" w:styleId="GridTable1Light-Accent1">
    <w:name w:val="Grid Table 1 Light Accent 1"/>
    <w:basedOn w:val="TableNormal"/>
    <w:uiPriority w:val="46"/>
    <w:rsid w:val="00523F28"/>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901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Bowen@soton.ac.uk" TargetMode="External"/><Relationship Id="rId13" Type="http://schemas.openxmlformats.org/officeDocument/2006/relationships/hyperlink" Target="mailto:matthew.carroll@aut.ac.nz" TargetMode="External"/><Relationship Id="rId3" Type="http://schemas.openxmlformats.org/officeDocument/2006/relationships/settings" Target="settings.xml"/><Relationship Id="rId7" Type="http://schemas.openxmlformats.org/officeDocument/2006/relationships/hyperlink" Target="mailto:prue.susan.molyneux@aut.ac.nz" TargetMode="External"/><Relationship Id="rId12" Type="http://schemas.openxmlformats.org/officeDocument/2006/relationships/hyperlink" Target="mailto:phil@beyondradiology.co.nz"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ate@beyondradiology.co.nz"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keith.rome@outlook.com" TargetMode="External"/><Relationship Id="rId4" Type="http://schemas.openxmlformats.org/officeDocument/2006/relationships/webSettings" Target="webSettings.xml"/><Relationship Id="rId9" Type="http://schemas.openxmlformats.org/officeDocument/2006/relationships/hyperlink" Target="mailto:richard.ellis@aut.ac.nz" TargetMode="External"/><Relationship Id="rId14" Type="http://schemas.openxmlformats.org/officeDocument/2006/relationships/hyperlink" Target="https://www.arthritis.org.nz/wp-content/uploads/2018/09/Economic-cost-of-Arthritis-in-New-Zealand-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9363</Words>
  <Characters>5337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Auckland University of Technology</Company>
  <LinksUpToDate>false</LinksUpToDate>
  <CharactersWithSpaces>6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e Susan Molyneux</dc:creator>
  <cp:keywords/>
  <dc:description/>
  <cp:lastModifiedBy>Prue Susan Molyneux</cp:lastModifiedBy>
  <cp:revision>2</cp:revision>
  <dcterms:created xsi:type="dcterms:W3CDTF">2024-06-21T05:40:00Z</dcterms:created>
  <dcterms:modified xsi:type="dcterms:W3CDTF">2024-06-21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0f58151bb3e1bca40fa67904c6f24fcb0f8f8df07709a825fa5fb7c7545865</vt:lpwstr>
  </property>
</Properties>
</file>